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324915" w14:textId="77777777" w:rsidR="00E46923" w:rsidRDefault="00E46923"/>
    <w:p w14:paraId="4AF7736B" w14:textId="20CA763D" w:rsidR="00DD5A24" w:rsidRDefault="00E46923">
      <w:r w:rsidRPr="00E46923">
        <w:rPr>
          <w:rFonts w:ascii="Cambria" w:hAnsi="Cambria"/>
          <w:b/>
          <w:bCs/>
          <w:sz w:val="24"/>
          <w:szCs w:val="24"/>
        </w:rPr>
        <w:t xml:space="preserve">Table </w:t>
      </w:r>
      <w:r w:rsidR="001172C7">
        <w:rPr>
          <w:rFonts w:ascii="Cambria" w:hAnsi="Cambria"/>
          <w:b/>
          <w:bCs/>
          <w:sz w:val="24"/>
          <w:szCs w:val="24"/>
        </w:rPr>
        <w:t>S</w:t>
      </w:r>
      <w:r w:rsidRPr="00E46923">
        <w:rPr>
          <w:rFonts w:ascii="Cambria" w:hAnsi="Cambria"/>
          <w:b/>
          <w:bCs/>
          <w:sz w:val="24"/>
          <w:szCs w:val="24"/>
        </w:rPr>
        <w:t>1:</w:t>
      </w:r>
      <w:r w:rsidRPr="00E46923">
        <w:rPr>
          <w:rFonts w:ascii="Cambria" w:hAnsi="Cambria"/>
          <w:sz w:val="24"/>
          <w:szCs w:val="24"/>
        </w:rPr>
        <w:t xml:space="preserve"> Characteristics of eligible case-control studies included in this meta-analysis</w:t>
      </w:r>
      <w:r w:rsidRPr="00E46923">
        <w:t>.</w:t>
      </w:r>
    </w:p>
    <w:tbl>
      <w:tblPr>
        <w:tblStyle w:val="TableGrid"/>
        <w:tblW w:w="10980" w:type="dxa"/>
        <w:tblInd w:w="-455" w:type="dxa"/>
        <w:tblLook w:val="04A0" w:firstRow="1" w:lastRow="0" w:firstColumn="1" w:lastColumn="0" w:noHBand="0" w:noVBand="1"/>
      </w:tblPr>
      <w:tblGrid>
        <w:gridCol w:w="1151"/>
        <w:gridCol w:w="3619"/>
        <w:gridCol w:w="1800"/>
        <w:gridCol w:w="1800"/>
        <w:gridCol w:w="1260"/>
        <w:gridCol w:w="1350"/>
      </w:tblGrid>
      <w:tr w:rsidR="00255020" w:rsidRPr="00D53A48" w14:paraId="45E408B4" w14:textId="77777777" w:rsidTr="00255020">
        <w:trPr>
          <w:trHeight w:val="602"/>
        </w:trPr>
        <w:tc>
          <w:tcPr>
            <w:tcW w:w="1151" w:type="dxa"/>
            <w:shd w:val="clear" w:color="auto" w:fill="3B3838" w:themeFill="background2" w:themeFillShade="40"/>
          </w:tcPr>
          <w:p w14:paraId="53E05ED5" w14:textId="77777777" w:rsidR="00255020" w:rsidRPr="00D53A48" w:rsidRDefault="00255020" w:rsidP="00A14877">
            <w:pPr>
              <w:spacing w:before="240"/>
              <w:jc w:val="center"/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</w:pPr>
            <w:bookmarkStart w:id="0" w:name="_Hlk67034287"/>
            <w:r w:rsidRPr="00D53A48"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  <w:t>HLA Alleles</w:t>
            </w:r>
          </w:p>
        </w:tc>
        <w:tc>
          <w:tcPr>
            <w:tcW w:w="3619" w:type="dxa"/>
            <w:shd w:val="clear" w:color="auto" w:fill="3B3838" w:themeFill="background2" w:themeFillShade="40"/>
          </w:tcPr>
          <w:p w14:paraId="61A3048B" w14:textId="77777777" w:rsidR="00255020" w:rsidRPr="00D53A48" w:rsidRDefault="00255020" w:rsidP="00A14877">
            <w:pPr>
              <w:spacing w:before="240"/>
              <w:jc w:val="center"/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</w:pPr>
            <w:r w:rsidRPr="00D53A48"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  <w:t>Study ID/Year</w:t>
            </w:r>
          </w:p>
        </w:tc>
        <w:tc>
          <w:tcPr>
            <w:tcW w:w="1800" w:type="dxa"/>
            <w:shd w:val="clear" w:color="auto" w:fill="3B3838" w:themeFill="background2" w:themeFillShade="40"/>
          </w:tcPr>
          <w:p w14:paraId="45F2294E" w14:textId="77777777" w:rsidR="00255020" w:rsidRPr="00D53A48" w:rsidRDefault="00255020" w:rsidP="00A14877">
            <w:pPr>
              <w:spacing w:before="240"/>
              <w:jc w:val="center"/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</w:pPr>
            <w:r w:rsidRPr="00D53A48"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  <w:t>Population size</w:t>
            </w:r>
          </w:p>
        </w:tc>
        <w:tc>
          <w:tcPr>
            <w:tcW w:w="1800" w:type="dxa"/>
            <w:shd w:val="clear" w:color="auto" w:fill="3B3838" w:themeFill="background2" w:themeFillShade="40"/>
          </w:tcPr>
          <w:p w14:paraId="762762E2" w14:textId="77777777" w:rsidR="00255020" w:rsidRPr="00D53A48" w:rsidRDefault="00255020" w:rsidP="00A14877">
            <w:pPr>
              <w:spacing w:before="240"/>
              <w:jc w:val="center"/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</w:pPr>
            <w:r w:rsidRPr="00D53A48"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  <w:t>Population type</w:t>
            </w:r>
          </w:p>
        </w:tc>
        <w:tc>
          <w:tcPr>
            <w:tcW w:w="1260" w:type="dxa"/>
            <w:shd w:val="clear" w:color="auto" w:fill="3B3838" w:themeFill="background2" w:themeFillShade="40"/>
          </w:tcPr>
          <w:p w14:paraId="6009783A" w14:textId="77777777" w:rsidR="00255020" w:rsidRPr="00D53A48" w:rsidRDefault="00255020" w:rsidP="00A14877">
            <w:pPr>
              <w:spacing w:before="240"/>
              <w:jc w:val="center"/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</w:pPr>
            <w:r w:rsidRPr="00D53A48"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  <w:t>Patient (n)</w:t>
            </w:r>
          </w:p>
        </w:tc>
        <w:tc>
          <w:tcPr>
            <w:tcW w:w="1350" w:type="dxa"/>
            <w:shd w:val="clear" w:color="auto" w:fill="3B3838" w:themeFill="background2" w:themeFillShade="40"/>
          </w:tcPr>
          <w:p w14:paraId="66563A49" w14:textId="77777777" w:rsidR="00255020" w:rsidRPr="00D53A48" w:rsidRDefault="00255020" w:rsidP="00A14877">
            <w:pPr>
              <w:spacing w:before="240"/>
              <w:jc w:val="center"/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</w:pPr>
            <w:r w:rsidRPr="00D53A48">
              <w:rPr>
                <w:rFonts w:ascii="Cambria" w:hAnsi="Cambria"/>
                <w:b/>
                <w:bCs/>
                <w:color w:val="FFFFFF" w:themeColor="background1"/>
                <w:sz w:val="20"/>
                <w:szCs w:val="20"/>
              </w:rPr>
              <w:t>Control (n)</w:t>
            </w:r>
          </w:p>
        </w:tc>
      </w:tr>
      <w:tr w:rsidR="00255020" w:rsidRPr="00D53A48" w14:paraId="204EF397" w14:textId="77777777" w:rsidTr="00255020">
        <w:trPr>
          <w:trHeight w:val="440"/>
        </w:trPr>
        <w:tc>
          <w:tcPr>
            <w:tcW w:w="1151" w:type="dxa"/>
          </w:tcPr>
          <w:p w14:paraId="582EB16A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  <w:r w:rsidRPr="00D53A48">
              <w:rPr>
                <w:rFonts w:ascii="Cambria" w:hAnsi="Cambria"/>
                <w:b/>
                <w:bCs/>
                <w:sz w:val="20"/>
                <w:szCs w:val="20"/>
              </w:rPr>
              <w:t>B*50</w:t>
            </w:r>
          </w:p>
        </w:tc>
        <w:tc>
          <w:tcPr>
            <w:tcW w:w="3619" w:type="dxa"/>
          </w:tcPr>
          <w:p w14:paraId="1259090D" w14:textId="4D7BAABA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amdi&lt;/Author&gt;&lt;Year&gt;2014&lt;/Year&gt;&lt;RecNum&gt;1&lt;/RecNum&gt;&lt;DisplayText&gt;(Hamdi, Al-Hababi et al. 2014)&lt;/DisplayText&gt;&lt;record&gt;&lt;rec-number&gt;1&lt;/rec-number&gt;&lt;foreign-keys&gt;&lt;key app="EN" db-id="5varfadau95f5hetxr0vtv2u5xd9esa25avd"&gt;1&lt;/key&gt;&lt;/foreign-keys&gt;&lt;ref-type name="Journal Article"&gt;17&lt;/ref-type&gt;&lt;contributors&gt;&lt;authors&gt;&lt;author&gt;Hamdi, Nuha Mahmoud&lt;/author&gt;&lt;author&gt;Al-Hababi, Fadel Hassan&lt;/author&gt;&lt;author&gt;Eid, Amr Ekhlas&lt;/author&gt;&lt;/authors&gt;&lt;/contributors&gt;&lt;titles&gt;&lt;title&gt;HLA class I and class II associations with ESRD in Saudi Arabian population&lt;/title&gt;&lt;secondary-title&gt;PloS one&lt;/secondary-title&gt;&lt;/titles&gt;&lt;periodical&gt;&lt;full-title&gt;PloS one&lt;/full-title&gt;&lt;/periodical&gt;&lt;pages&gt;e111403&lt;/pages&gt;&lt;volume&gt;9&lt;/volume&gt;&lt;number&gt;11&lt;/number&gt;&lt;dates&gt;&lt;year&gt;2014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0" w:tooltip="Hamdi, 2014 #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amdi, Al-Hababi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7CBCED8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700</w:t>
            </w:r>
          </w:p>
          <w:p w14:paraId="76F0F13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210</w:t>
            </w:r>
          </w:p>
        </w:tc>
        <w:tc>
          <w:tcPr>
            <w:tcW w:w="1800" w:type="dxa"/>
          </w:tcPr>
          <w:p w14:paraId="1461B19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</w:tc>
        <w:tc>
          <w:tcPr>
            <w:tcW w:w="1260" w:type="dxa"/>
          </w:tcPr>
          <w:p w14:paraId="02E741D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1</w:t>
            </w:r>
          </w:p>
        </w:tc>
        <w:tc>
          <w:tcPr>
            <w:tcW w:w="1350" w:type="dxa"/>
          </w:tcPr>
          <w:p w14:paraId="7CD5368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7</w:t>
            </w:r>
          </w:p>
        </w:tc>
      </w:tr>
      <w:tr w:rsidR="00255020" w:rsidRPr="00D53A48" w14:paraId="2968F36E" w14:textId="77777777" w:rsidTr="00255020">
        <w:trPr>
          <w:trHeight w:val="331"/>
        </w:trPr>
        <w:tc>
          <w:tcPr>
            <w:tcW w:w="1151" w:type="dxa"/>
          </w:tcPr>
          <w:p w14:paraId="0FE3B8C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E348ABA" w14:textId="01F38221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n&lt;/Author&gt;&lt;Year&gt;2019&lt;/Year&gt;&lt;RecNum&gt;2&lt;/RecNum&gt;&lt;DisplayText&gt;(Pan, Ma et al. 2019)&lt;/DisplayText&gt;&lt;record&gt;&lt;rec-number&gt;2&lt;/rec-number&gt;&lt;foreign-keys&gt;&lt;key app="EN" db-id="5varfadau95f5hetxr0vtv2u5xd9esa25avd"&gt;2&lt;/key&gt;&lt;/foreign-keys&gt;&lt;ref-type name="Journal Article"&gt;17&lt;/ref-type&gt;&lt;contributors&gt;&lt;authors&gt;&lt;author&gt;Pan, Qinqin&lt;/author&gt;&lt;author&gt;Ma, Xiao&lt;/author&gt;&lt;author&gt;Chen, Hao&lt;/author&gt;&lt;author&gt;Fan, Su&lt;/author&gt;&lt;author&gt;Wang, Xiaoyan&lt;/author&gt;&lt;author&gt;You, Yajie&lt;/author&gt;&lt;author&gt;Wang, Zijie&lt;/author&gt;&lt;author&gt;Sun, Li&lt;/author&gt;&lt;author&gt;Zhao, Xing&lt;/author&gt;&lt;author&gt;Shen, Jie&lt;/author&gt;&lt;/authors&gt;&lt;/contributors&gt;&lt;titles&gt;&lt;title&gt;A single center study of protective and susceptible HLA alleles and haplotypes with end-stage renal disease in China&lt;/title&gt;&lt;secondary-title&gt;Human Immunology&lt;/secondary-title&gt;&lt;/titles&gt;&lt;periodical&gt;&lt;full-title&gt;Human Immunology&lt;/full-title&gt;&lt;/periodical&gt;&lt;pages&gt;943-947&lt;/pages&gt;&lt;volume&gt;80&lt;/volume&gt;&lt;number&gt;11&lt;/number&gt;&lt;dates&gt;&lt;year&gt;2019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8" w:tooltip="Pan, 2019 #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n, M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0BAD2A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99</w:t>
            </w:r>
          </w:p>
          <w:p w14:paraId="0A2FCBF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584</w:t>
            </w:r>
          </w:p>
        </w:tc>
        <w:tc>
          <w:tcPr>
            <w:tcW w:w="1800" w:type="dxa"/>
          </w:tcPr>
          <w:p w14:paraId="66AFF21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06E7E4E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 xml:space="preserve"> 3</w:t>
            </w:r>
          </w:p>
        </w:tc>
        <w:tc>
          <w:tcPr>
            <w:tcW w:w="1350" w:type="dxa"/>
          </w:tcPr>
          <w:p w14:paraId="0946404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 xml:space="preserve"> 6</w:t>
            </w:r>
          </w:p>
        </w:tc>
      </w:tr>
      <w:tr w:rsidR="00255020" w:rsidRPr="00D53A48" w14:paraId="4B6546A3" w14:textId="77777777" w:rsidTr="00255020">
        <w:trPr>
          <w:trHeight w:val="313"/>
        </w:trPr>
        <w:tc>
          <w:tcPr>
            <w:tcW w:w="1151" w:type="dxa"/>
          </w:tcPr>
          <w:p w14:paraId="3A4F8C0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18BB531E" w14:textId="7FA71370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7&lt;/Year&gt;&lt;RecNum&gt;3&lt;/RecNum&gt;&lt;DisplayText&gt;(Nassar, Al-Shamahy et al. 2017)&lt;/DisplayText&gt;&lt;record&gt;&lt;rec-number&gt;3&lt;/rec-number&gt;&lt;foreign-keys&gt;&lt;key app="EN" db-id="5varfadau95f5hetxr0vtv2u5xd9esa25avd"&gt;3&lt;/key&gt;&lt;/foreign-keys&gt;&lt;ref-type name="Journal Article"&gt;17&lt;/ref-type&gt;&lt;contributors&gt;&lt;authors&gt;&lt;author&gt;Nassar, Mogahid Yahi&amp;apos;&lt;/author&gt;&lt;author&gt;Al-Shamahy, Hassan Abdulwahab&lt;/author&gt;&lt;author&gt;Al-Samawi, Abdullah Saleh&lt;/author&gt;&lt;author&gt;Asba, Abu&lt;/author&gt;&lt;author&gt;Waza&amp;apos;a, Nagieb&lt;/author&gt;&lt;author&gt;El-Nono, Ibrahiem Husain&lt;/author&gt;&lt;author&gt;Masood, Haitham Abdulwahab&lt;/author&gt;&lt;/authors&gt;&lt;/contributors&gt;&lt;titles&gt;&lt;title&gt;Human Leukocyte Antigen Class I and II Variants in Yemeni Patients with Chronic Renal Failure&lt;/title&gt;&lt;secondary-title&gt;Iranian Journal of Immunology&lt;/secondary-title&gt;&lt;/titles&gt;&lt;periodical&gt;&lt;full-title&gt;Iranian Journal of Immunology&lt;/full-title&gt;&lt;/periodical&gt;&lt;pages&gt;240-249&lt;/pages&gt;&lt;volume&gt;14&lt;/volume&gt;&lt;number&gt;3&lt;/number&gt;&lt;dates&gt;&lt;year&gt;2017&lt;/year&gt;&lt;/dates&gt;&lt;isbn&gt;1735-138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5" w:tooltip="Nassar, 2017 #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5705B5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87</w:t>
            </w:r>
          </w:p>
          <w:p w14:paraId="226C463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4</w:t>
            </w:r>
          </w:p>
        </w:tc>
        <w:tc>
          <w:tcPr>
            <w:tcW w:w="1800" w:type="dxa"/>
          </w:tcPr>
          <w:p w14:paraId="2ECD5A6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17121FC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8</w:t>
            </w:r>
          </w:p>
        </w:tc>
        <w:tc>
          <w:tcPr>
            <w:tcW w:w="1350" w:type="dxa"/>
          </w:tcPr>
          <w:p w14:paraId="2D58C5A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5</w:t>
            </w:r>
          </w:p>
        </w:tc>
      </w:tr>
      <w:tr w:rsidR="00255020" w:rsidRPr="00D53A48" w14:paraId="48E43BB6" w14:textId="77777777" w:rsidTr="00255020">
        <w:trPr>
          <w:trHeight w:val="331"/>
        </w:trPr>
        <w:tc>
          <w:tcPr>
            <w:tcW w:w="1151" w:type="dxa"/>
          </w:tcPr>
          <w:p w14:paraId="0753B24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30EB508B" w14:textId="1E3DB99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Mosaad&lt;/Author&gt;&lt;Year&gt;2014&lt;/Year&gt;&lt;RecNum&gt;4&lt;/RecNum&gt;&lt;DisplayText&gt;(Mosaad, Mansour et al. 2014)&lt;/DisplayText&gt;&lt;record&gt;&lt;rec-number&gt;4&lt;/rec-number&gt;&lt;foreign-keys&gt;&lt;key app="EN" db-id="5varfadau95f5hetxr0vtv2u5xd9esa25avd"&gt;4&lt;/key&gt;&lt;/foreign-keys&gt;&lt;ref-type name="Journal Article"&gt;17&lt;/ref-type&gt;&lt;contributors&gt;&lt;authors&gt;&lt;author&gt;Mosaad, Youssef M&lt;/author&gt;&lt;author&gt;Mansour, Merveet&lt;/author&gt;&lt;author&gt;Al-Muzairai, Ibrahim&lt;/author&gt;&lt;author&gt;Al-Otabi, Turky&lt;/author&gt;&lt;author&gt;Abdul-Moneam, Mohamed&lt;/author&gt;&lt;author&gt;Al-Attiyah, Rajaa&lt;/author&gt;&lt;author&gt;Shahin, Manal&lt;/author&gt;&lt;/authors&gt;&lt;/contributors&gt;&lt;titles&gt;&lt;title&gt;Association between Human Leukocyte Antigens (HLA-A,-B, and-DR) and end-stage renal disease in Kuwaiti patients awaiting transplantation&lt;/title&gt;&lt;secondary-title&gt;Renal failure&lt;/secondary-title&gt;&lt;/titles&gt;&lt;periodical&gt;&lt;full-title&gt;Renal failure&lt;/full-title&gt;&lt;/periodical&gt;&lt;pages&gt;1317-1321&lt;/pages&gt;&lt;volume&gt;36&lt;/volume&gt;&lt;number&gt;8&lt;/number&gt;&lt;dates&gt;&lt;year&gt;2014&lt;/year&gt;&lt;/dates&gt;&lt;isbn&gt;0886-022X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4" w:tooltip="Mosaad, 2014 #4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Mosaad, Mansour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E7DBCE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334</w:t>
            </w:r>
          </w:p>
          <w:p w14:paraId="48C51D5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1</w:t>
            </w:r>
          </w:p>
        </w:tc>
        <w:tc>
          <w:tcPr>
            <w:tcW w:w="1800" w:type="dxa"/>
          </w:tcPr>
          <w:p w14:paraId="4D04A07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Kuwait</w:t>
            </w:r>
          </w:p>
        </w:tc>
        <w:tc>
          <w:tcPr>
            <w:tcW w:w="1260" w:type="dxa"/>
          </w:tcPr>
          <w:p w14:paraId="458D2F6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8</w:t>
            </w:r>
          </w:p>
        </w:tc>
        <w:tc>
          <w:tcPr>
            <w:tcW w:w="1350" w:type="dxa"/>
          </w:tcPr>
          <w:p w14:paraId="546150E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9</w:t>
            </w:r>
          </w:p>
        </w:tc>
      </w:tr>
      <w:tr w:rsidR="00255020" w:rsidRPr="00D53A48" w14:paraId="2D879BFA" w14:textId="77777777" w:rsidTr="00255020">
        <w:trPr>
          <w:trHeight w:val="313"/>
        </w:trPr>
        <w:tc>
          <w:tcPr>
            <w:tcW w:w="1151" w:type="dxa"/>
          </w:tcPr>
          <w:p w14:paraId="76D37EE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AB8FA5A" w14:textId="5E0742F6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Rivera&lt;/Author&gt;&lt;Year&gt;2012&lt;/Year&gt;&lt;RecNum&gt;5&lt;/RecNum&gt;&lt;DisplayText&gt;(Rivera, Márquez et al. 2012)&lt;/DisplayText&gt;&lt;record&gt;&lt;rec-number&gt;5&lt;/rec-number&gt;&lt;foreign-keys&gt;&lt;key app="EN" db-id="5varfadau95f5hetxr0vtv2u5xd9esa25avd"&gt;5&lt;/key&gt;&lt;/foreign-keys&gt;&lt;ref-type name="Journal Article"&gt;17&lt;/ref-type&gt;&lt;contributors&gt;&lt;authors&gt;&lt;author&gt;Rivera, Sergio&lt;/author&gt;&lt;author&gt;Márquez, Georgina&lt;/author&gt;&lt;author&gt;Cipriani, Ana Maria&lt;/author&gt;&lt;author&gt;Hassanhi, Manzur&lt;/author&gt;&lt;author&gt;Villalobos, Carmen C&lt;/author&gt;&lt;author&gt;Fuenmayor, Alba&lt;/author&gt;&lt;author&gt;Chavez, Maribel&lt;/author&gt;&lt;author&gt;Montiel, Milagros&lt;/author&gt;&lt;/authors&gt;&lt;/contributors&gt;&lt;titles&gt;&lt;title&gt;HLA class I association with progression to end-stage renal disease in patients from Zulia, Venezuela&lt;/title&gt;&lt;secondary-title&gt;Inmunologia&lt;/secondary-title&gt;&lt;/titles&gt;&lt;periodical&gt;&lt;full-title&gt;Inmunologia&lt;/full-title&gt;&lt;/periodical&gt;&lt;pages&gt;37-42&lt;/pages&gt;&lt;volume&gt;31&lt;/volume&gt;&lt;number&gt;2&lt;/number&gt;&lt;dates&gt;&lt;year&gt;2012&lt;/year&gt;&lt;/dates&gt;&lt;isbn&gt;0213-9626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1" w:tooltip="Rivera, 2012 #5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Rivera, Márquez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56927A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88</w:t>
            </w:r>
          </w:p>
          <w:p w14:paraId="7E2262F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03</w:t>
            </w:r>
          </w:p>
        </w:tc>
        <w:tc>
          <w:tcPr>
            <w:tcW w:w="1800" w:type="dxa"/>
          </w:tcPr>
          <w:p w14:paraId="083C8EC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Venezuela</w:t>
            </w:r>
          </w:p>
        </w:tc>
        <w:tc>
          <w:tcPr>
            <w:tcW w:w="1260" w:type="dxa"/>
          </w:tcPr>
          <w:p w14:paraId="163D4BE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1350" w:type="dxa"/>
          </w:tcPr>
          <w:p w14:paraId="48964CF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255020" w:rsidRPr="00D53A48" w14:paraId="3F7887E6" w14:textId="77777777" w:rsidTr="00255020">
        <w:trPr>
          <w:trHeight w:val="331"/>
        </w:trPr>
        <w:tc>
          <w:tcPr>
            <w:tcW w:w="1151" w:type="dxa"/>
          </w:tcPr>
          <w:p w14:paraId="467783F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720D57EA" w14:textId="43A7F019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l-Taie&lt;/Author&gt;&lt;Year&gt;2012&lt;/Year&gt;&lt;RecNum&gt;6&lt;/RecNum&gt;&lt;DisplayText&gt;(Al-Taie, Al-Ghurabi et al. 2012)&lt;/DisplayText&gt;&lt;record&gt;&lt;rec-number&gt;6&lt;/rec-number&gt;&lt;foreign-keys&gt;&lt;key app="EN" db-id="5varfadau95f5hetxr0vtv2u5xd9esa25avd"&gt;6&lt;/key&gt;&lt;/foreign-keys&gt;&lt;ref-type name="Journal Article"&gt;17&lt;/ref-type&gt;&lt;contributors&gt;&lt;authors&gt;&lt;author&gt;Al-Taie, Lazem H&lt;/author&gt;&lt;author&gt;Al-Ghurabi, Batool H&lt;/author&gt;&lt;author&gt;Al-Hassan, Ahmed A&lt;/author&gt;&lt;author&gt;Dage, Abid J&lt;/author&gt;&lt;/authors&gt;&lt;/contributors&gt;&lt;titles&gt;&lt;title&gt;Frequency of HLA-A and B antigens in Iraqi patients with end-stage renal disease preparing for transplantation&lt;/title&gt;&lt;secondary-title&gt;Iraqi Academic Scientific Journal&lt;/secondary-title&gt;&lt;/titles&gt;&lt;periodical&gt;&lt;full-title&gt;Iraqi Academic Scientific Journal&lt;/full-title&gt;&lt;/periodical&gt;&lt;pages&gt;642-648&lt;/pages&gt;&lt;volume&gt;11&lt;/volume&gt;&lt;number&gt;supplement&lt;/number&gt;&lt;dates&gt;&lt;year&gt;2012&lt;/year&gt;&lt;/dates&gt;&lt;isbn&gt;1608-8360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" w:tooltip="Al-Taie, 2012 #6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l-Taie, Al-Ghurabi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4F2A20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00</w:t>
            </w:r>
          </w:p>
          <w:p w14:paraId="6B3E76F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75</w:t>
            </w:r>
          </w:p>
        </w:tc>
        <w:tc>
          <w:tcPr>
            <w:tcW w:w="1800" w:type="dxa"/>
          </w:tcPr>
          <w:p w14:paraId="5666400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raqi</w:t>
            </w:r>
          </w:p>
        </w:tc>
        <w:tc>
          <w:tcPr>
            <w:tcW w:w="1260" w:type="dxa"/>
          </w:tcPr>
          <w:p w14:paraId="2BB2971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5</w:t>
            </w:r>
          </w:p>
        </w:tc>
        <w:tc>
          <w:tcPr>
            <w:tcW w:w="1350" w:type="dxa"/>
          </w:tcPr>
          <w:p w14:paraId="7D5C468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9</w:t>
            </w:r>
          </w:p>
        </w:tc>
      </w:tr>
      <w:tr w:rsidR="00255020" w:rsidRPr="00D53A48" w14:paraId="2AECCBC7" w14:textId="77777777" w:rsidTr="00255020">
        <w:trPr>
          <w:trHeight w:val="313"/>
        </w:trPr>
        <w:tc>
          <w:tcPr>
            <w:tcW w:w="1151" w:type="dxa"/>
          </w:tcPr>
          <w:p w14:paraId="0E02690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D852A83" w14:textId="7B6AEF92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demović-Sazdanić&lt;/Author&gt;&lt;Year&gt;2019&lt;/Year&gt;&lt;RecNum&gt;7&lt;/RecNum&gt;&lt;DisplayText&gt;(Ademović-Sazdanić and Vojvodić 2019)&lt;/DisplayText&gt;&lt;record&gt;&lt;rec-number&gt;7&lt;/rec-number&gt;&lt;foreign-keys&gt;&lt;key app="EN" db-id="5varfadau95f5hetxr0vtv2u5xd9esa25avd"&gt;7&lt;/key&gt;&lt;/foreign-keys&gt;&lt;ref-type name="Journal Article"&gt;17&lt;/ref-type&gt;&lt;contributors&gt;&lt;authors&gt;&lt;author&gt;Ademović-Sazdanić, Dušica&lt;/author&gt;&lt;author&gt;Vojvodić, Svetlana&lt;/author&gt;&lt;/authors&gt;&lt;/contributors&gt;&lt;titles&gt;&lt;title&gt;Human leukocyte antigen polymorphisms as susceptibility risk factors for end stage renal disease&lt;/title&gt;&lt;secondary-title&gt;Genetika&lt;/secondary-title&gt;&lt;/titles&gt;&lt;periodical&gt;&lt;full-title&gt;Genetika&lt;/full-title&gt;&lt;/periodical&gt;&lt;pages&gt;607-617&lt;/pages&gt;&lt;volume&gt;51&lt;/volume&gt;&lt;number&gt;2&lt;/number&gt;&lt;dates&gt;&lt;year&gt;2019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" w:tooltip="Ademović-Sazdanić, 2019 #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demović-Sazdanić and Vojvodić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8BC90B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0</w:t>
            </w:r>
          </w:p>
          <w:p w14:paraId="0507E3D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90</w:t>
            </w:r>
          </w:p>
        </w:tc>
        <w:tc>
          <w:tcPr>
            <w:tcW w:w="1800" w:type="dxa"/>
          </w:tcPr>
          <w:p w14:paraId="1ABC8D8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erbia</w:t>
            </w:r>
          </w:p>
        </w:tc>
        <w:tc>
          <w:tcPr>
            <w:tcW w:w="1260" w:type="dxa"/>
          </w:tcPr>
          <w:p w14:paraId="4E8DD5B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1350" w:type="dxa"/>
          </w:tcPr>
          <w:p w14:paraId="324BF83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255020" w:rsidRPr="00D53A48" w14:paraId="1DFC41BC" w14:textId="77777777" w:rsidTr="00255020">
        <w:trPr>
          <w:trHeight w:val="313"/>
        </w:trPr>
        <w:tc>
          <w:tcPr>
            <w:tcW w:w="1151" w:type="dxa"/>
          </w:tcPr>
          <w:p w14:paraId="38421FB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BC891AA" w14:textId="5127247B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o&lt;/Author&gt;&lt;Year&gt;2018&lt;/Year&gt;&lt;RecNum&gt;9&lt;/RecNum&gt;&lt;DisplayText&gt;(Shao, Yang et al. 2018)&lt;/DisplayText&gt;&lt;record&gt;&lt;rec-number&gt;9&lt;/rec-number&gt;&lt;foreign-keys&gt;&lt;key app="EN" db-id="5varfadau95f5hetxr0vtv2u5xd9esa25avd"&gt;9&lt;/key&gt;&lt;/foreign-keys&gt;&lt;ref-type name="Journal Article"&gt;17&lt;/ref-type&gt;&lt;contributors&gt;&lt;authors&gt;&lt;author&gt;Shao, Lin-Nan&lt;/author&gt;&lt;author&gt;Yang, Yang&lt;/author&gt;&lt;author&gt;Zhang, Shu-Ting&lt;/author&gt;&lt;author&gt;Zhou, Shi-Hang&lt;/author&gt;&lt;author&gt;Duan, Ying&lt;/author&gt;&lt;author&gt;Meng, Qing-Li&lt;/author&gt;&lt;author&gt;Liang, Xiao-Hua&lt;/author&gt;&lt;author&gt;Yu, Wei-Jian&lt;/author&gt;&lt;/authors&gt;&lt;/contributors&gt;&lt;titles&gt;&lt;title&gt;Association between the polymorphism of HLA and ESRD in Dalian Han population located in north of China&lt;/title&gt;&lt;secondary-title&gt;Immunological investigations&lt;/secondary-title&gt;&lt;/titles&gt;&lt;periodical&gt;&lt;full-title&gt;Immunological investigations&lt;/full-title&gt;&lt;/periodical&gt;&lt;pages&gt;212-219&lt;/pages&gt;&lt;volume&gt;47&lt;/volume&gt;&lt;number&gt;2&lt;/number&gt;&lt;dates&gt;&lt;year&gt;2018&lt;/year&gt;&lt;/dates&gt;&lt;isbn&gt;0882-013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6" w:tooltip="Shao, 2018 #9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o, Yang et al. 2018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889183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63</w:t>
            </w:r>
          </w:p>
          <w:p w14:paraId="7E72368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14,529</w:t>
            </w:r>
          </w:p>
        </w:tc>
        <w:tc>
          <w:tcPr>
            <w:tcW w:w="1800" w:type="dxa"/>
          </w:tcPr>
          <w:p w14:paraId="7EA2458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3253767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1350" w:type="dxa"/>
          </w:tcPr>
          <w:p w14:paraId="46F45BE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255020" w:rsidRPr="00D53A48" w14:paraId="644ECCFA" w14:textId="77777777" w:rsidTr="00255020">
        <w:trPr>
          <w:trHeight w:val="313"/>
        </w:trPr>
        <w:tc>
          <w:tcPr>
            <w:tcW w:w="1151" w:type="dxa"/>
          </w:tcPr>
          <w:p w14:paraId="717287E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1D5D655" w14:textId="3B282718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5&lt;/Year&gt;&lt;RecNum&gt;13&lt;/RecNum&gt;&lt;DisplayText&gt;(Nassar, Al-Shamahy et al. 2015)&lt;/DisplayText&gt;&lt;record&gt;&lt;rec-number&gt;13&lt;/rec-number&gt;&lt;foreign-keys&gt;&lt;key app="EN" db-id="5varfadau95f5hetxr0vtv2u5xd9esa25avd"&gt;13&lt;/key&gt;&lt;/foreign-keys&gt;&lt;ref-type name="Journal Article"&gt;17&lt;/ref-type&gt;&lt;contributors&gt;&lt;authors&gt;&lt;author&gt;Nassar, Mogahid Y&lt;/author&gt;&lt;author&gt;Al-Shamahy, Hassan A&lt;/author&gt;&lt;author&gt;Masood, Haitham AA&lt;/author&gt;&lt;/authors&gt;&lt;/contributors&gt;&lt;titles&gt;&lt;title&gt;The Association between Human Leukocyte Antigens and Hypertensive End-Stage Renal Failure among Yemeni Patients&lt;/title&gt;&lt;secondary-title&gt;Sultan Qaboos University Medical Journal&lt;/secondary-title&gt;&lt;/titles&gt;&lt;periodical&gt;&lt;full-title&gt;Sultan Qaboos University Medical Journal&lt;/full-title&gt;&lt;/periodical&gt;&lt;pages&gt;e241&lt;/pages&gt;&lt;volume&gt;15&lt;/volume&gt;&lt;number&gt;2&lt;/number&gt;&lt;dates&gt;&lt;year&gt;2015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6" w:tooltip="Nassar, 2015 #1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5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38C541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50</w:t>
            </w:r>
          </w:p>
          <w:p w14:paraId="0983E98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50</w:t>
            </w:r>
          </w:p>
        </w:tc>
        <w:tc>
          <w:tcPr>
            <w:tcW w:w="1800" w:type="dxa"/>
          </w:tcPr>
          <w:p w14:paraId="24A39A3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3360219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1350" w:type="dxa"/>
          </w:tcPr>
          <w:p w14:paraId="09F4C5F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0</w:t>
            </w:r>
          </w:p>
        </w:tc>
      </w:tr>
      <w:tr w:rsidR="00255020" w:rsidRPr="00D53A48" w14:paraId="0129C185" w14:textId="77777777" w:rsidTr="00255020">
        <w:trPr>
          <w:trHeight w:val="313"/>
        </w:trPr>
        <w:tc>
          <w:tcPr>
            <w:tcW w:w="1151" w:type="dxa"/>
          </w:tcPr>
          <w:p w14:paraId="3E1A811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19D81DC3" w14:textId="6D481D6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Karahan&lt;/Author&gt;&lt;Year&gt;2009&lt;/Year&gt;&lt;RecNum&gt;19&lt;/RecNum&gt;&lt;DisplayText&gt;(Karahan, Seyhun et al. 2009)&lt;/DisplayText&gt;&lt;record&gt;&lt;rec-number&gt;19&lt;/rec-number&gt;&lt;foreign-keys&gt;&lt;key app="EN" db-id="5varfadau95f5hetxr0vtv2u5xd9esa25avd"&gt;19&lt;/key&gt;&lt;/foreign-keys&gt;&lt;ref-type name="Journal Article"&gt;17&lt;/ref-type&gt;&lt;contributors&gt;&lt;authors&gt;&lt;author&gt;Karahan, Gonca Emel&lt;/author&gt;&lt;author&gt;Seyhun, Yalcin&lt;/author&gt;&lt;author&gt;Oguz, Fatma Savran&lt;/author&gt;&lt;author&gt;Kekik, Cigdem&lt;/author&gt;&lt;author&gt;Onal, Ayse Emel&lt;/author&gt;&lt;author&gt;Yazici, Halil&lt;/author&gt;&lt;author&gt;Turkmen, Aydin&lt;/author&gt;&lt;author&gt;Aydin, Ali Emin&lt;/author&gt;&lt;author&gt;Sever, Mehmet Sukru&lt;/author&gt;&lt;author&gt;Eldegez, Ulug&lt;/author&gt;&lt;/authors&gt;&lt;/contributors&gt;&lt;titles&gt;&lt;title&gt;Impact of HLA on the underlying primary diseases in Turkish patients with end-stage renal disease&lt;/title&gt;&lt;secondary-title&gt;Renal failure&lt;/secondary-title&gt;&lt;/titles&gt;&lt;periodical&gt;&lt;full-title&gt;Renal failure&lt;/full-title&gt;&lt;/periodical&gt;&lt;pages&gt;44-49&lt;/pages&gt;&lt;volume&gt;31&lt;/volume&gt;&lt;number&gt;1&lt;/number&gt;&lt;dates&gt;&lt;year&gt;2009&lt;/year&gt;&lt;/dates&gt;&lt;isbn&gt;0886-022X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2" w:tooltip="Karahan, 2009 #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Karahan, Seyhun et al. 200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2FA8EB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587</w:t>
            </w:r>
          </w:p>
          <w:p w14:paraId="3141EA4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643</w:t>
            </w:r>
          </w:p>
        </w:tc>
        <w:tc>
          <w:tcPr>
            <w:tcW w:w="1800" w:type="dxa"/>
          </w:tcPr>
          <w:p w14:paraId="48C4AF6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urkish</w:t>
            </w:r>
          </w:p>
        </w:tc>
        <w:tc>
          <w:tcPr>
            <w:tcW w:w="1260" w:type="dxa"/>
          </w:tcPr>
          <w:p w14:paraId="3C8A02E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7</w:t>
            </w:r>
          </w:p>
        </w:tc>
        <w:tc>
          <w:tcPr>
            <w:tcW w:w="1350" w:type="dxa"/>
          </w:tcPr>
          <w:p w14:paraId="159EDEE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65</w:t>
            </w:r>
          </w:p>
        </w:tc>
      </w:tr>
      <w:tr w:rsidR="00255020" w:rsidRPr="00D53A48" w14:paraId="4262F64E" w14:textId="77777777" w:rsidTr="00255020">
        <w:trPr>
          <w:trHeight w:val="313"/>
        </w:trPr>
        <w:tc>
          <w:tcPr>
            <w:tcW w:w="1151" w:type="dxa"/>
          </w:tcPr>
          <w:p w14:paraId="39F1C8F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BB831D6" w14:textId="44C120C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>
                <w:fldData xml:space="preserve">PEVuZE5vdGU+PENpdGU+PEF1dGhvcj5Ob3VyZWVuPC9BdXRob3I+PFllYXI+MjAyMDwvWWVhcj48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==
</w:fldData>
              </w:fldChar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begin">
                <w:fldData xml:space="preserve">PEVuZE5vdGU+PENpdGU+PEF1dGhvcj5Ob3VyZWVuPC9BdXRob3I+PFllYXI+MjAyMDwvWWVhcj48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==
</w:fldData>
              </w:fldChar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.DATA </w:instrText>
            </w:r>
            <w:r w:rsidRPr="00D53A48">
              <w:rPr>
                <w:rFonts w:ascii="Cambria" w:hAnsi="Cambria"/>
                <w:sz w:val="20"/>
                <w:szCs w:val="20"/>
              </w:rPr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  <w:r w:rsidRPr="00D53A48">
              <w:rPr>
                <w:rFonts w:ascii="Cambria" w:hAnsi="Cambria"/>
                <w:sz w:val="20"/>
                <w:szCs w:val="20"/>
              </w:rPr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7" w:tooltip="Noureen, 2020 #1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oureen, Shah et al. 2020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45C85D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97</w:t>
            </w:r>
          </w:p>
          <w:p w14:paraId="5C87F55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672</w:t>
            </w:r>
          </w:p>
        </w:tc>
        <w:tc>
          <w:tcPr>
            <w:tcW w:w="1800" w:type="dxa"/>
          </w:tcPr>
          <w:p w14:paraId="66DC72E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Pakistan</w:t>
            </w:r>
          </w:p>
        </w:tc>
        <w:tc>
          <w:tcPr>
            <w:tcW w:w="1260" w:type="dxa"/>
          </w:tcPr>
          <w:p w14:paraId="3230253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9</w:t>
            </w:r>
          </w:p>
        </w:tc>
        <w:tc>
          <w:tcPr>
            <w:tcW w:w="1350" w:type="dxa"/>
          </w:tcPr>
          <w:p w14:paraId="7C11668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3</w:t>
            </w:r>
          </w:p>
        </w:tc>
      </w:tr>
      <w:tr w:rsidR="00255020" w:rsidRPr="00D53A48" w14:paraId="766145B7" w14:textId="77777777" w:rsidTr="00255020">
        <w:trPr>
          <w:trHeight w:val="313"/>
        </w:trPr>
        <w:tc>
          <w:tcPr>
            <w:tcW w:w="1151" w:type="dxa"/>
          </w:tcPr>
          <w:p w14:paraId="698FDF8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4F8046E4" w14:textId="60CCA26B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Chowdhry&lt;/Author&gt;&lt;Year&gt;2016&lt;/Year&gt;&lt;RecNum&gt;28&lt;/RecNum&gt;&lt;DisplayText&gt;(Chowdhry, Makroo et al. 2016)&lt;/DisplayText&gt;&lt;record&gt;&lt;rec-number&gt;28&lt;/rec-number&gt;&lt;foreign-keys&gt;&lt;key app="EN" db-id="z052595vx9wreae0ef6xvztuxv5z2af52wv0"&gt;28&lt;/key&gt;&lt;/foreign-keys&gt;&lt;ref-type name="Journal Article"&gt;17&lt;/ref-type&gt;&lt;contributors&gt;&lt;authors&gt;&lt;author&gt;Chowdhry, Mohit&lt;/author&gt;&lt;author&gt;Makroo, Raj Nath&lt;/author&gt;&lt;author&gt;Kumar, Manoj&lt;/author&gt;&lt;/authors&gt;&lt;/contributors&gt;&lt;titles&gt;&lt;title&gt;Genetic diversity through human leukocyte antigen typing in end-stage renal disease patients and prospective donors of North India&lt;/title&gt;&lt;secondary-title&gt;Indian Journal of Pathology and Microbiology&lt;/secondary-title&gt;&lt;/titles&gt;&lt;periodical&gt;&lt;full-title&gt;Indian Journal of Pathology and Microbiology&lt;/full-title&gt;&lt;/periodical&gt;&lt;pages&gt;59&lt;/pages&gt;&lt;volume&gt;59&lt;/volume&gt;&lt;number&gt;1&lt;/number&gt;&lt;dates&gt;&lt;year&gt;2016&lt;/year&gt;&lt;/dates&gt;&lt;isbn&gt;0377-492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6" w:tooltip="Chowdhry, 2016 #2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Chowdhry, Makroo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72C7FC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148</w:t>
            </w:r>
          </w:p>
          <w:p w14:paraId="512EE52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191</w:t>
            </w:r>
          </w:p>
        </w:tc>
        <w:tc>
          <w:tcPr>
            <w:tcW w:w="1800" w:type="dxa"/>
          </w:tcPr>
          <w:p w14:paraId="0F1A370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ndia</w:t>
            </w:r>
          </w:p>
        </w:tc>
        <w:tc>
          <w:tcPr>
            <w:tcW w:w="1260" w:type="dxa"/>
          </w:tcPr>
          <w:p w14:paraId="7BBCE46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1350" w:type="dxa"/>
          </w:tcPr>
          <w:p w14:paraId="1893F2E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255020" w:rsidRPr="00D53A48" w14:paraId="4B5F0FEA" w14:textId="77777777" w:rsidTr="00255020">
        <w:trPr>
          <w:trHeight w:val="313"/>
        </w:trPr>
        <w:tc>
          <w:tcPr>
            <w:tcW w:w="1151" w:type="dxa"/>
          </w:tcPr>
          <w:p w14:paraId="0CBC63E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3251A0CF" w14:textId="5C5C06D5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tel&lt;/Author&gt;&lt;Year&gt;2013&lt;/Year&gt;&lt;RecNum&gt;866&lt;/RecNum&gt;&lt;DisplayText&gt;(Patel, Patel et al. 2013)&lt;/DisplayText&gt;&lt;record&gt;&lt;rec-number&gt;866&lt;/rec-number&gt;&lt;foreign-keys&gt;&lt;key app="EN" db-id="wea2v92s49szx4ef99p5vtd50vzrv5rz9wxz"&gt;866&lt;/key&gt;&lt;/foreign-keys&gt;&lt;ref-type name="Journal Article"&gt;17&lt;/ref-type&gt;&lt;contributors&gt;&lt;authors&gt;&lt;author&gt;Patel, Jaina S&lt;/author&gt;&lt;author&gt;Patel, Manisha M&lt;/author&gt;&lt;author&gt;Koringa, Prakash G&lt;/author&gt;&lt;author&gt;Shah, Tejas M&lt;/author&gt;&lt;author&gt;Patel, Amrutlal K&lt;/author&gt;&lt;author&gt;Tripathi, Ajai K&lt;/author&gt;&lt;author&gt;Mathew, Anila&lt;/author&gt;&lt;author&gt;Rajapurkar, Mohan M&lt;/author&gt;&lt;author&gt;Joshi, Chaitanya G&lt;/author&gt;&lt;/authors&gt;&lt;/contributors&gt;&lt;titles&gt;&lt;title&gt;Human leukocyte antigen alleles, genotypes and haplotypes frequencies in renal transplant donors and recipients from West Central India&lt;/title&gt;&lt;secondary-title&gt;Indian journal of human genetics&lt;/secondary-title&gt;&lt;/titles&gt;&lt;periodical&gt;&lt;full-title&gt;Indian journal of human genetics&lt;/full-title&gt;&lt;/periodical&gt;&lt;pages&gt;219&lt;/pages&gt;&lt;volume&gt;19&lt;/volume&gt;&lt;number&gt;2&lt;/number&gt;&lt;dates&gt;&lt;year&gt;2013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9" w:tooltip="Patel, 2013 #866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tel, Patel et al. 2013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09303C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76</w:t>
            </w:r>
          </w:p>
          <w:p w14:paraId="23040C2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76</w:t>
            </w:r>
          </w:p>
        </w:tc>
        <w:tc>
          <w:tcPr>
            <w:tcW w:w="1800" w:type="dxa"/>
          </w:tcPr>
          <w:p w14:paraId="6D533CD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ndia</w:t>
            </w:r>
          </w:p>
        </w:tc>
        <w:tc>
          <w:tcPr>
            <w:tcW w:w="1260" w:type="dxa"/>
          </w:tcPr>
          <w:p w14:paraId="2D51CF1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</w:t>
            </w:r>
          </w:p>
        </w:tc>
        <w:tc>
          <w:tcPr>
            <w:tcW w:w="1350" w:type="dxa"/>
          </w:tcPr>
          <w:p w14:paraId="3681C85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9</w:t>
            </w:r>
          </w:p>
        </w:tc>
      </w:tr>
      <w:tr w:rsidR="00255020" w:rsidRPr="00D53A48" w14:paraId="24C7BD85" w14:textId="77777777" w:rsidTr="00255020">
        <w:trPr>
          <w:trHeight w:val="313"/>
        </w:trPr>
        <w:tc>
          <w:tcPr>
            <w:tcW w:w="1151" w:type="dxa"/>
          </w:tcPr>
          <w:p w14:paraId="18F258D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446882C" w14:textId="1484DA12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ng&lt;/Author&gt;&lt;Year&gt;2016&lt;/Year&gt;&lt;RecNum&gt;869&lt;/RecNum&gt;&lt;DisplayText&gt;(Shang, Shen et al. 2016)&lt;/DisplayText&gt;&lt;record&gt;&lt;rec-number&gt;869&lt;/rec-number&gt;&lt;foreign-keys&gt;&lt;key app="EN" db-id="wea2v92s49szx4ef99p5vtd50vzrv5rz9wxz"&gt;869&lt;/key&gt;&lt;/foreign-keys&gt;&lt;ref-type name="Journal Article"&gt;17&lt;/ref-type&gt;&lt;contributors&gt;&lt;authors&gt;&lt;author&gt;Shang, Wenjun&lt;/author&gt;&lt;author&gt;Shen, Yuefeng&lt;/author&gt;&lt;author&gt;Gao, Shilin&lt;/author&gt;&lt;author&gt;Feng, Guiwen&lt;/author&gt;&lt;author&gt;Feng, Yonghua&lt;/author&gt;&lt;author&gt;Wang, Zhigang&lt;/author&gt;&lt;author&gt;Zhang, Xiaobai&lt;/author&gt;&lt;/authors&gt;&lt;/contributors&gt;&lt;titles&gt;&lt;title&gt;Comparison of HLA-A,-B and-DRB1 loci polymorphism between kidney transplants of uremia patients and healthy individuals in Central China&lt;/title&gt;&lt;secondary-title&gt;PloS one&lt;/secondary-title&gt;&lt;/titles&gt;&lt;periodical&gt;&lt;full-title&gt;PloS one&lt;/full-title&gt;&lt;/periodical&gt;&lt;pages&gt;e0165426&lt;/pages&gt;&lt;volume&gt;11&lt;/volume&gt;&lt;number&gt;10&lt;/number&gt;&lt;dates&gt;&lt;year&gt;2016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5" w:tooltip="Shang, 2016 #869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ng, Shen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0E2BA9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64</w:t>
            </w:r>
          </w:p>
          <w:p w14:paraId="551C9B4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0,000</w:t>
            </w:r>
          </w:p>
        </w:tc>
        <w:tc>
          <w:tcPr>
            <w:tcW w:w="1800" w:type="dxa"/>
          </w:tcPr>
          <w:p w14:paraId="457CDE2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6262B02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6</w:t>
            </w:r>
          </w:p>
        </w:tc>
        <w:tc>
          <w:tcPr>
            <w:tcW w:w="1350" w:type="dxa"/>
          </w:tcPr>
          <w:p w14:paraId="7F0D381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52</w:t>
            </w:r>
          </w:p>
        </w:tc>
      </w:tr>
      <w:tr w:rsidR="00255020" w:rsidRPr="00D53A48" w14:paraId="310C0EAE" w14:textId="77777777" w:rsidTr="00255020">
        <w:trPr>
          <w:trHeight w:val="313"/>
        </w:trPr>
        <w:tc>
          <w:tcPr>
            <w:tcW w:w="1151" w:type="dxa"/>
          </w:tcPr>
          <w:p w14:paraId="1DBE5BA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ACEE252" w14:textId="50CC09EF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lmogren&lt;/Author&gt;&lt;Year&gt;2012&lt;/Year&gt;&lt;RecNum&gt;871&lt;/RecNum&gt;&lt;DisplayText&gt;(Almogren, Shakoor et al. 2012)&lt;/DisplayText&gt;&lt;record&gt;&lt;rec-number&gt;871&lt;/rec-number&gt;&lt;foreign-keys&gt;&lt;key app="EN" db-id="wea2v92s49szx4ef99p5vtd50vzrv5rz9wxz"&gt;871&lt;/key&gt;&lt;/foreign-keys&gt;&lt;ref-type name="Journal Article"&gt;17&lt;/ref-type&gt;&lt;contributors&gt;&lt;authors&gt;&lt;author&gt;Almogren, A&lt;/author&gt;&lt;author&gt;Shakoor, Z&lt;/author&gt;&lt;author&gt;Hamam, KD&lt;/author&gt;&lt;/authors&gt;&lt;/contributors&gt;&lt;titles&gt;&lt;title&gt;Human leucocyte antigens: their association with end-stage renal disease in Saudi patients awaiting transplantation&lt;/title&gt;&lt;secondary-title&gt;British journal of biomedical science&lt;/secondary-title&gt;&lt;/titles&gt;&lt;periodical&gt;&lt;full-title&gt;British journal of biomedical science&lt;/full-title&gt;&lt;/periodical&gt;&lt;pages&gt;159-163&lt;/pages&gt;&lt;volume&gt;69&lt;/volume&gt;&lt;number&gt;4&lt;/number&gt;&lt;dates&gt;&lt;year&gt;2012&lt;/year&gt;&lt;/dates&gt;&lt;isbn&gt;0967-4845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3" w:tooltip="Almogren, 2012 #87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lmogren, Shakoor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DCD36A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5</w:t>
            </w:r>
          </w:p>
          <w:p w14:paraId="24B6C73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60</w:t>
            </w:r>
          </w:p>
        </w:tc>
        <w:tc>
          <w:tcPr>
            <w:tcW w:w="1800" w:type="dxa"/>
          </w:tcPr>
          <w:p w14:paraId="1304557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</w:tc>
        <w:tc>
          <w:tcPr>
            <w:tcW w:w="1260" w:type="dxa"/>
          </w:tcPr>
          <w:p w14:paraId="284F14E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7</w:t>
            </w:r>
          </w:p>
        </w:tc>
        <w:tc>
          <w:tcPr>
            <w:tcW w:w="1350" w:type="dxa"/>
          </w:tcPr>
          <w:p w14:paraId="7CE128D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5</w:t>
            </w:r>
          </w:p>
        </w:tc>
      </w:tr>
      <w:tr w:rsidR="00255020" w:rsidRPr="00D53A48" w14:paraId="53AAA32A" w14:textId="77777777" w:rsidTr="00255020">
        <w:trPr>
          <w:trHeight w:val="332"/>
        </w:trPr>
        <w:tc>
          <w:tcPr>
            <w:tcW w:w="1151" w:type="dxa"/>
          </w:tcPr>
          <w:p w14:paraId="369BF8A3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  <w:r w:rsidRPr="00D53A48">
              <w:rPr>
                <w:rFonts w:ascii="Cambria" w:hAnsi="Cambria"/>
                <w:b/>
                <w:bCs/>
                <w:sz w:val="20"/>
                <w:szCs w:val="20"/>
              </w:rPr>
              <w:t>B*40</w:t>
            </w:r>
          </w:p>
        </w:tc>
        <w:tc>
          <w:tcPr>
            <w:tcW w:w="3619" w:type="dxa"/>
          </w:tcPr>
          <w:p w14:paraId="189E4D6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0C0B0C4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1EE2E6A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260" w:type="dxa"/>
          </w:tcPr>
          <w:p w14:paraId="01B8170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E58000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</w:tr>
      <w:tr w:rsidR="00255020" w:rsidRPr="00D53A48" w14:paraId="4B03A5CF" w14:textId="77777777" w:rsidTr="00255020">
        <w:trPr>
          <w:trHeight w:val="313"/>
        </w:trPr>
        <w:tc>
          <w:tcPr>
            <w:tcW w:w="1151" w:type="dxa"/>
          </w:tcPr>
          <w:p w14:paraId="544259FF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10838061" w14:textId="102615B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Rivera&lt;/Author&gt;&lt;Year&gt;2012&lt;/Year&gt;&lt;RecNum&gt;5&lt;/RecNum&gt;&lt;DisplayText&gt;(Rivera, Márquez et al. 2012)&lt;/DisplayText&gt;&lt;record&gt;&lt;rec-number&gt;5&lt;/rec-number&gt;&lt;foreign-keys&gt;&lt;key app="EN" db-id="5varfadau95f5hetxr0vtv2u5xd9esa25avd"&gt;5&lt;/key&gt;&lt;/foreign-keys&gt;&lt;ref-type name="Journal Article"&gt;17&lt;/ref-type&gt;&lt;contributors&gt;&lt;authors&gt;&lt;author&gt;Rivera, Sergio&lt;/author&gt;&lt;author&gt;Márquez, Georgina&lt;/author&gt;&lt;author&gt;Cipriani, Ana Maria&lt;/author&gt;&lt;author&gt;Hassanhi, Manzur&lt;/author&gt;&lt;author&gt;Villalobos, Carmen C&lt;/author&gt;&lt;author&gt;Fuenmayor, Alba&lt;/author&gt;&lt;author&gt;Chavez, Maribel&lt;/author&gt;&lt;author&gt;Montiel, Milagros&lt;/author&gt;&lt;/authors&gt;&lt;/contributors&gt;&lt;titles&gt;&lt;title&gt;HLA class I association with progression to end-stage renal disease in patients from Zulia, Venezuela&lt;/title&gt;&lt;secondary-title&gt;Inmunologia&lt;/secondary-title&gt;&lt;/titles&gt;&lt;periodical&gt;&lt;full-title&gt;Inmunologia&lt;/full-title&gt;&lt;/periodical&gt;&lt;pages&gt;37-42&lt;/pages&gt;&lt;volume&gt;31&lt;/volume&gt;&lt;number&gt;2&lt;/number&gt;&lt;dates&gt;&lt;year&gt;2012&lt;/year&gt;&lt;/dates&gt;&lt;isbn&gt;0213-9626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1" w:tooltip="Rivera, 2012 #5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Rivera, Márquez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FE0BC9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88</w:t>
            </w:r>
          </w:p>
          <w:p w14:paraId="0BAECA6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03</w:t>
            </w:r>
          </w:p>
        </w:tc>
        <w:tc>
          <w:tcPr>
            <w:tcW w:w="1800" w:type="dxa"/>
          </w:tcPr>
          <w:p w14:paraId="4B97FFC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Venezuela</w:t>
            </w:r>
          </w:p>
        </w:tc>
        <w:tc>
          <w:tcPr>
            <w:tcW w:w="1260" w:type="dxa"/>
          </w:tcPr>
          <w:p w14:paraId="213C42C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1350" w:type="dxa"/>
          </w:tcPr>
          <w:p w14:paraId="1FDA525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1</w:t>
            </w:r>
          </w:p>
        </w:tc>
      </w:tr>
      <w:tr w:rsidR="00255020" w:rsidRPr="00D53A48" w14:paraId="2A0A9B8F" w14:textId="77777777" w:rsidTr="00255020">
        <w:trPr>
          <w:trHeight w:val="313"/>
        </w:trPr>
        <w:tc>
          <w:tcPr>
            <w:tcW w:w="1151" w:type="dxa"/>
          </w:tcPr>
          <w:p w14:paraId="65FCC792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2D810FEC" w14:textId="4C7ABC09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Cao&lt;/Author&gt;&lt;Year&gt;2014&lt;/Year&gt;&lt;RecNum&gt;10&lt;/RecNum&gt;&lt;DisplayText&gt;(Cao, Xie et al. 2014)&lt;/DisplayText&gt;&lt;record&gt;&lt;rec-number&gt;10&lt;/rec-number&gt;&lt;foreign-keys&gt;&lt;key app="EN" db-id="5varfadau95f5hetxr0vtv2u5xd9esa25avd"&gt;10&lt;/key&gt;&lt;/foreign-keys&gt;&lt;ref-type name="Journal Article"&gt;17&lt;/ref-type&gt;&lt;contributors&gt;&lt;authors&gt;&lt;author&gt;Cao, Qiong&lt;/author&gt;&lt;author&gt;Xie, Di&lt;/author&gt;&lt;author&gt;Liu, Jiangmei&lt;/author&gt;&lt;author&gt;Zou, Hongyan&lt;/author&gt;&lt;author&gt;Zhang, Yinze&lt;/author&gt;&lt;author&gt;Zhang, Hong&lt;/author&gt;&lt;author&gt;Zhang, Zhimei&lt;/author&gt;&lt;author&gt;Xue, Hao&lt;/author&gt;&lt;author&gt;Zhou, Jiyuan&lt;/author&gt;&lt;author&gt;Chen, Pingyan&lt;/author&gt;&lt;/authors&gt;&lt;/contributors&gt;&lt;titles&gt;&lt;title&gt;HLA polymorphism and susceptibility to end-stage renal disease in Cantonese patients awaiting kidney transplantation&lt;/title&gt;&lt;secondary-title&gt;PloS one&lt;/secondary-title&gt;&lt;/titles&gt;&lt;periodical&gt;&lt;full-title&gt;PloS one&lt;/full-title&gt;&lt;/periodical&gt;&lt;pages&gt;e90869&lt;/pages&gt;&lt;volume&gt;9&lt;/volume&gt;&lt;number&gt;3&lt;/number&gt;&lt;dates&gt;&lt;year&gt;2014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5" w:tooltip="Cao, 2014 #10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Cao, Xie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B4C891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4541</w:t>
            </w:r>
          </w:p>
          <w:p w14:paraId="5233B4E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3744</w:t>
            </w:r>
          </w:p>
        </w:tc>
        <w:tc>
          <w:tcPr>
            <w:tcW w:w="1800" w:type="dxa"/>
          </w:tcPr>
          <w:p w14:paraId="24AF1C2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6CD85DD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626</w:t>
            </w:r>
          </w:p>
        </w:tc>
        <w:tc>
          <w:tcPr>
            <w:tcW w:w="1350" w:type="dxa"/>
          </w:tcPr>
          <w:p w14:paraId="4394A7C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437</w:t>
            </w:r>
          </w:p>
        </w:tc>
      </w:tr>
      <w:tr w:rsidR="00255020" w:rsidRPr="00D53A48" w14:paraId="6AFCEAD5" w14:textId="77777777" w:rsidTr="00255020">
        <w:trPr>
          <w:trHeight w:val="313"/>
        </w:trPr>
        <w:tc>
          <w:tcPr>
            <w:tcW w:w="1151" w:type="dxa"/>
          </w:tcPr>
          <w:p w14:paraId="73FE97D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913D33F" w14:textId="5D25AF18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n&lt;/Author&gt;&lt;Year&gt;2019&lt;/Year&gt;&lt;RecNum&gt;2&lt;/RecNum&gt;&lt;DisplayText&gt;(Pan, Ma et al. 2019)&lt;/DisplayText&gt;&lt;record&gt;&lt;rec-number&gt;2&lt;/rec-number&gt;&lt;foreign-keys&gt;&lt;key app="EN" db-id="5varfadau95f5hetxr0vtv2u5xd9esa25avd"&gt;2&lt;/key&gt;&lt;/foreign-keys&gt;&lt;ref-type name="Journal Article"&gt;17&lt;/ref-type&gt;&lt;contributors&gt;&lt;authors&gt;&lt;author&gt;Pan, Qinqin&lt;/author&gt;&lt;author&gt;Ma, Xiao&lt;/author&gt;&lt;author&gt;Chen, Hao&lt;/author&gt;&lt;author&gt;Fan, Su&lt;/author&gt;&lt;author&gt;Wang, Xiaoyan&lt;/author&gt;&lt;author&gt;You, Yajie&lt;/author&gt;&lt;author&gt;Wang, Zijie&lt;/author&gt;&lt;author&gt;Sun, Li&lt;/author&gt;&lt;author&gt;Zhao, Xing&lt;/author&gt;&lt;author&gt;Shen, Jie&lt;/author&gt;&lt;/authors&gt;&lt;/contributors&gt;&lt;titles&gt;&lt;title&gt;A single center study of protective and susceptible HLA alleles and haplotypes with end-stage renal disease in China&lt;/title&gt;&lt;secondary-title&gt;Human Immunology&lt;/secondary-title&gt;&lt;/titles&gt;&lt;periodical&gt;&lt;full-title&gt;Human Immunology&lt;/full-title&gt;&lt;/periodical&gt;&lt;pages&gt;943-947&lt;/pages&gt;&lt;volume&gt;80&lt;/volume&gt;&lt;number&gt;11&lt;/number&gt;&lt;dates&gt;&lt;year&gt;2019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8" w:tooltip="Pan, 2019 #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n, M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89BDDF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99</w:t>
            </w:r>
          </w:p>
          <w:p w14:paraId="6E9E606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584</w:t>
            </w:r>
          </w:p>
        </w:tc>
        <w:tc>
          <w:tcPr>
            <w:tcW w:w="1800" w:type="dxa"/>
          </w:tcPr>
          <w:p w14:paraId="4CE476C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73AD8EC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8</w:t>
            </w:r>
          </w:p>
        </w:tc>
        <w:tc>
          <w:tcPr>
            <w:tcW w:w="1350" w:type="dxa"/>
          </w:tcPr>
          <w:p w14:paraId="644B440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28</w:t>
            </w:r>
          </w:p>
        </w:tc>
      </w:tr>
      <w:tr w:rsidR="00255020" w:rsidRPr="00D53A48" w14:paraId="4478A61F" w14:textId="77777777" w:rsidTr="00255020">
        <w:trPr>
          <w:trHeight w:val="313"/>
        </w:trPr>
        <w:tc>
          <w:tcPr>
            <w:tcW w:w="1151" w:type="dxa"/>
          </w:tcPr>
          <w:p w14:paraId="03C9EB56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745602C1" w14:textId="191C084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l-Taie&lt;/Author&gt;&lt;Year&gt;2012&lt;/Year&gt;&lt;RecNum&gt;6&lt;/RecNum&gt;&lt;DisplayText&gt;(Al-Taie, Al-Ghurabi et al. 2012)&lt;/DisplayText&gt;&lt;record&gt;&lt;rec-number&gt;6&lt;/rec-number&gt;&lt;foreign-keys&gt;&lt;key app="EN" db-id="5varfadau95f5hetxr0vtv2u5xd9esa25avd"&gt;6&lt;/key&gt;&lt;/foreign-keys&gt;&lt;ref-type name="Journal Article"&gt;17&lt;/ref-type&gt;&lt;contributors&gt;&lt;authors&gt;&lt;author&gt;Al-Taie, Lazem H&lt;/author&gt;&lt;author&gt;Al-Ghurabi, Batool H&lt;/author&gt;&lt;author&gt;Al-Hassan, Ahmed A&lt;/author&gt;&lt;author&gt;Dage, Abid J&lt;/author&gt;&lt;/authors&gt;&lt;/contributors&gt;&lt;titles&gt;&lt;title&gt;Frequency of HLA-A and B antigens in Iraqi patients with end-stage renal disease preparing for transplantation&lt;/title&gt;&lt;secondary-title&gt;Iraqi Academic Scientific Journal&lt;/secondary-title&gt;&lt;/titles&gt;&lt;periodical&gt;&lt;full-title&gt;Iraqi Academic Scientific Journal&lt;/full-title&gt;&lt;/periodical&gt;&lt;pages&gt;642-648&lt;/pages&gt;&lt;volume&gt;11&lt;/volume&gt;&lt;number&gt;supplement&lt;/number&gt;&lt;dates&gt;&lt;year&gt;2012&lt;/year&gt;&lt;/dates&gt;&lt;isbn&gt;1608-8360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" w:tooltip="Al-Taie, 2012 #6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l-Taie, Al-Ghurabi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2B48F0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00</w:t>
            </w:r>
          </w:p>
          <w:p w14:paraId="03DF4B5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75</w:t>
            </w:r>
          </w:p>
        </w:tc>
        <w:tc>
          <w:tcPr>
            <w:tcW w:w="1800" w:type="dxa"/>
          </w:tcPr>
          <w:p w14:paraId="28594B7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raqi</w:t>
            </w:r>
          </w:p>
        </w:tc>
        <w:tc>
          <w:tcPr>
            <w:tcW w:w="1260" w:type="dxa"/>
          </w:tcPr>
          <w:p w14:paraId="04B1542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1350" w:type="dxa"/>
          </w:tcPr>
          <w:p w14:paraId="21F50A1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</w:tr>
      <w:tr w:rsidR="00255020" w:rsidRPr="00D53A48" w14:paraId="077F5E9F" w14:textId="77777777" w:rsidTr="00255020">
        <w:trPr>
          <w:trHeight w:val="313"/>
        </w:trPr>
        <w:tc>
          <w:tcPr>
            <w:tcW w:w="1151" w:type="dxa"/>
          </w:tcPr>
          <w:p w14:paraId="6389BDF7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36498A3E" w14:textId="331A8F1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amdi&lt;/Author&gt;&lt;Year&gt;2014&lt;/Year&gt;&lt;RecNum&gt;1&lt;/RecNum&gt;&lt;DisplayText&gt;(Hamdi, Al-Hababi et al. 2014)&lt;/DisplayText&gt;&lt;record&gt;&lt;rec-number&gt;1&lt;/rec-number&gt;&lt;foreign-keys&gt;&lt;key app="EN" db-id="5varfadau95f5hetxr0vtv2u5xd9esa25avd"&gt;1&lt;/key&gt;&lt;/foreign-keys&gt;&lt;ref-type name="Journal Article"&gt;17&lt;/ref-type&gt;&lt;contributors&gt;&lt;authors&gt;&lt;author&gt;Hamdi, Nuha Mahmoud&lt;/author&gt;&lt;author&gt;Al-Hababi, Fadel Hassan&lt;/author&gt;&lt;author&gt;Eid, Amr Ekhlas&lt;/author&gt;&lt;/authors&gt;&lt;/contributors&gt;&lt;titles&gt;&lt;title&gt;HLA class I and class II associations with ESRD in Saudi Arabian population&lt;/title&gt;&lt;secondary-title&gt;PloS one&lt;/secondary-title&gt;&lt;/titles&gt;&lt;periodical&gt;&lt;full-title&gt;PloS one&lt;/full-title&gt;&lt;/periodical&gt;&lt;pages&gt;e111403&lt;/pages&gt;&lt;volume&gt;9&lt;/volume&gt;&lt;number&gt;11&lt;/number&gt;&lt;dates&gt;&lt;year&gt;2014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0" w:tooltip="Hamdi, 2014 #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amdi, Al-Hababi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E493A6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700</w:t>
            </w:r>
          </w:p>
          <w:p w14:paraId="1A51442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10</w:t>
            </w:r>
          </w:p>
        </w:tc>
        <w:tc>
          <w:tcPr>
            <w:tcW w:w="1800" w:type="dxa"/>
          </w:tcPr>
          <w:p w14:paraId="3AB0466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</w:tc>
        <w:tc>
          <w:tcPr>
            <w:tcW w:w="1260" w:type="dxa"/>
          </w:tcPr>
          <w:p w14:paraId="178922F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4</w:t>
            </w:r>
          </w:p>
        </w:tc>
        <w:tc>
          <w:tcPr>
            <w:tcW w:w="1350" w:type="dxa"/>
          </w:tcPr>
          <w:p w14:paraId="030F909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255020" w:rsidRPr="00D53A48" w14:paraId="3413E77D" w14:textId="77777777" w:rsidTr="00255020">
        <w:trPr>
          <w:trHeight w:val="313"/>
        </w:trPr>
        <w:tc>
          <w:tcPr>
            <w:tcW w:w="1151" w:type="dxa"/>
          </w:tcPr>
          <w:p w14:paraId="3C5DA955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7035F992" w14:textId="1824993C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demović-Sazdanić&lt;/Author&gt;&lt;Year&gt;2019&lt;/Year&gt;&lt;RecNum&gt;7&lt;/RecNum&gt;&lt;DisplayText&gt;(Ademović-Sazdanić and Vojvodić 2019)&lt;/DisplayText&gt;&lt;record&gt;&lt;rec-number&gt;7&lt;/rec-number&gt;&lt;foreign-keys&gt;&lt;key app="EN" db-id="5varfadau95f5hetxr0vtv2u5xd9esa25avd"&gt;7&lt;/key&gt;&lt;/foreign-keys&gt;&lt;ref-type name="Journal Article"&gt;17&lt;/ref-type&gt;&lt;contributors&gt;&lt;authors&gt;&lt;author&gt;Ademović-Sazdanić, Dušica&lt;/author&gt;&lt;author&gt;Vojvodić, Svetlana&lt;/author&gt;&lt;/authors&gt;&lt;/contributors&gt;&lt;titles&gt;&lt;title&gt;Human leukocyte antigen polymorphisms as susceptibility risk factors for end stage renal disease&lt;/title&gt;&lt;secondary-title&gt;Genetika&lt;/secondary-title&gt;&lt;/titles&gt;&lt;periodical&gt;&lt;full-title&gt;Genetika&lt;/full-title&gt;&lt;/periodical&gt;&lt;pages&gt;607-617&lt;/pages&gt;&lt;volume&gt;51&lt;/volume&gt;&lt;number&gt;2&lt;/number&gt;&lt;dates&gt;&lt;year&gt;2019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" w:tooltip="Ademović-Sazdanić, 2019 #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demović-Sazdanić and Vojvodić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1B44B3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0</w:t>
            </w:r>
          </w:p>
          <w:p w14:paraId="5CB6CD3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90</w:t>
            </w:r>
          </w:p>
        </w:tc>
        <w:tc>
          <w:tcPr>
            <w:tcW w:w="1800" w:type="dxa"/>
          </w:tcPr>
          <w:p w14:paraId="6BEB3BA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erbia</w:t>
            </w:r>
          </w:p>
        </w:tc>
        <w:tc>
          <w:tcPr>
            <w:tcW w:w="1260" w:type="dxa"/>
          </w:tcPr>
          <w:p w14:paraId="3A5B4D0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</w:t>
            </w:r>
          </w:p>
        </w:tc>
        <w:tc>
          <w:tcPr>
            <w:tcW w:w="1350" w:type="dxa"/>
          </w:tcPr>
          <w:p w14:paraId="5BA5FE2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</w:t>
            </w:r>
          </w:p>
        </w:tc>
      </w:tr>
      <w:tr w:rsidR="00255020" w:rsidRPr="00D53A48" w14:paraId="1ABFAAF7" w14:textId="77777777" w:rsidTr="00255020">
        <w:trPr>
          <w:trHeight w:val="313"/>
        </w:trPr>
        <w:tc>
          <w:tcPr>
            <w:tcW w:w="1151" w:type="dxa"/>
          </w:tcPr>
          <w:p w14:paraId="7AA466FF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10103482" w14:textId="5128804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Dai&lt;/Author&gt;&lt;Year&gt;2015&lt;/Year&gt;&lt;RecNum&gt;11&lt;/RecNum&gt;&lt;DisplayText&gt;(Dai, Chu et al. 2015)&lt;/DisplayText&gt;&lt;record&gt;&lt;rec-number&gt;11&lt;/rec-number&gt;&lt;foreign-keys&gt;&lt;key app="EN" db-id="5varfadau95f5hetxr0vtv2u5xd9esa25avd"&gt;11&lt;/key&gt;&lt;/foreign-keys&gt;&lt;ref-type name="Journal Article"&gt;17&lt;/ref-type&gt;&lt;contributors&gt;&lt;authors&gt;&lt;author&gt;Dai, Ciou-Sia&lt;/author&gt;&lt;author&gt;Chu, Chen-Chung&lt;/author&gt;&lt;author&gt;Chen, Shin-Fan&lt;/author&gt;&lt;author&gt;Sun, Chiao-Yin&lt;/author&gt;&lt;author&gt;Lin, Marie&lt;/author&gt;&lt;author&gt;Lee, Chin-Chan&lt;/author&gt;&lt;/authors&gt;&lt;/contributors&gt;&lt;titles&gt;&lt;title&gt;Association between human leucocyte antigen subtypes and risk of end stage renal disease in Taiwanese: a retrospective study&lt;/title&gt;&lt;secondary-title&gt;BMC nephrology&lt;/secondary-title&gt;&lt;/titles&gt;&lt;periodical&gt;&lt;full-title&gt;BMC nephrology&lt;/full-title&gt;&lt;/periodical&gt;&lt;pages&gt;177&lt;/pages&gt;&lt;volume&gt;16&lt;/volume&gt;&lt;number&gt;1&lt;/number&gt;&lt;dates&gt;&lt;year&gt;2015&lt;/year&gt;&lt;/dates&gt;&lt;isbn&gt;1471-236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7" w:tooltip="Dai, 2015 #1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Dai, Chu et al. 2015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8BB1A0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141</w:t>
            </w:r>
          </w:p>
          <w:p w14:paraId="1CE3086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0</w:t>
            </w:r>
          </w:p>
        </w:tc>
        <w:tc>
          <w:tcPr>
            <w:tcW w:w="1800" w:type="dxa"/>
          </w:tcPr>
          <w:p w14:paraId="4CC5A97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aiwan</w:t>
            </w:r>
          </w:p>
        </w:tc>
        <w:tc>
          <w:tcPr>
            <w:tcW w:w="1260" w:type="dxa"/>
          </w:tcPr>
          <w:p w14:paraId="5603ECF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1350" w:type="dxa"/>
          </w:tcPr>
          <w:p w14:paraId="6FA771C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0</w:t>
            </w:r>
          </w:p>
        </w:tc>
      </w:tr>
      <w:tr w:rsidR="00255020" w:rsidRPr="00D53A48" w14:paraId="73B3F516" w14:textId="77777777" w:rsidTr="00255020">
        <w:trPr>
          <w:trHeight w:val="313"/>
        </w:trPr>
        <w:tc>
          <w:tcPr>
            <w:tcW w:w="1151" w:type="dxa"/>
          </w:tcPr>
          <w:p w14:paraId="460E74A3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339D5FD1" w14:textId="442917B8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ieu&lt;/Author&gt;&lt;Year&gt;2019&lt;/Year&gt;&lt;RecNum&gt;12&lt;/RecNum&gt;&lt;DisplayText&gt;(Hieu, Ha et al. 2019)&lt;/DisplayText&gt;&lt;record&gt;&lt;rec-number&gt;12&lt;/rec-number&gt;&lt;foreign-keys&gt;&lt;key app="EN" db-id="5varfadau95f5hetxr0vtv2u5xd9esa25avd"&gt;12&lt;/key&gt;&lt;/foreign-keys&gt;&lt;ref-type name="Conference Proceedings"&gt;10&lt;/ref-type&gt;&lt;contributors&gt;&lt;authors&gt;&lt;author&gt;Hieu, Ho Trung&lt;/author&gt;&lt;author&gt;Ha, Nguyen Thu&lt;/author&gt;&lt;author&gt;Nghi, Tran Hong&lt;/author&gt;&lt;/authors&gt;&lt;/contributors&gt;&lt;titles&gt;&lt;title&gt;Association of Human Leukocyte Antigen Haplotypes With End-Stage Renal Disease in Vietnamese Patients Prior to First Transplantation&lt;/title&gt;&lt;secondary-title&gt;Transplantation proceedings&lt;/secondary-title&gt;&lt;/titles&gt;&lt;pages&gt;2549-2554&lt;/pages&gt;&lt;volume&gt;51&lt;/volume&gt;&lt;dates&gt;&lt;year&gt;2019&lt;/year&gt;&lt;/dates&gt;&lt;publisher&gt;Elsevier&lt;/publisher&gt;&lt;isbn&gt;0041-1345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1" w:tooltip="Hieu, 2019 #1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ieu, H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7719D2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96</w:t>
            </w:r>
          </w:p>
          <w:p w14:paraId="1CA6E54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87</w:t>
            </w:r>
          </w:p>
        </w:tc>
        <w:tc>
          <w:tcPr>
            <w:tcW w:w="1800" w:type="dxa"/>
          </w:tcPr>
          <w:p w14:paraId="49B6447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Vietnam</w:t>
            </w:r>
          </w:p>
        </w:tc>
        <w:tc>
          <w:tcPr>
            <w:tcW w:w="1260" w:type="dxa"/>
          </w:tcPr>
          <w:p w14:paraId="706D25C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7</w:t>
            </w:r>
          </w:p>
        </w:tc>
        <w:tc>
          <w:tcPr>
            <w:tcW w:w="1350" w:type="dxa"/>
          </w:tcPr>
          <w:p w14:paraId="264F250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9</w:t>
            </w:r>
          </w:p>
        </w:tc>
      </w:tr>
      <w:tr w:rsidR="00255020" w:rsidRPr="00D53A48" w14:paraId="25D5B681" w14:textId="77777777" w:rsidTr="00255020">
        <w:trPr>
          <w:trHeight w:val="313"/>
        </w:trPr>
        <w:tc>
          <w:tcPr>
            <w:tcW w:w="1151" w:type="dxa"/>
          </w:tcPr>
          <w:p w14:paraId="59CE428E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58DC1B46" w14:textId="78B60FB6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5&lt;/Year&gt;&lt;RecNum&gt;13&lt;/RecNum&gt;&lt;DisplayText&gt;(Nassar, Al-Shamahy et al. 2015)&lt;/DisplayText&gt;&lt;record&gt;&lt;rec-number&gt;13&lt;/rec-number&gt;&lt;foreign-keys&gt;&lt;key app="EN" db-id="5varfadau95f5hetxr0vtv2u5xd9esa25avd"&gt;13&lt;/key&gt;&lt;/foreign-keys&gt;&lt;ref-type name="Journal Article"&gt;17&lt;/ref-type&gt;&lt;contributors&gt;&lt;authors&gt;&lt;author&gt;Nassar, Mogahid Y&lt;/author&gt;&lt;author&gt;Al-Shamahy, Hassan A&lt;/author&gt;&lt;author&gt;Masood, Haitham AA&lt;/author&gt;&lt;/authors&gt;&lt;/contributors&gt;&lt;titles&gt;&lt;title&gt;The Association between Human Leukocyte Antigens and Hypertensive End-Stage Renal Failure among Yemeni Patients&lt;/title&gt;&lt;secondary-title&gt;Sultan Qaboos University Medical Journal&lt;/secondary-title&gt;&lt;/titles&gt;&lt;periodical&gt;&lt;full-title&gt;Sultan Qaboos University Medical Journal&lt;/full-title&gt;&lt;/periodical&gt;&lt;pages&gt;e241&lt;/pages&gt;&lt;volume&gt;15&lt;/volume&gt;&lt;number&gt;2&lt;/number&gt;&lt;dates&gt;&lt;year&gt;2015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6" w:tooltip="Nassar, 2015 #1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5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F0F368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50</w:t>
            </w:r>
          </w:p>
          <w:p w14:paraId="55ABBAA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50</w:t>
            </w:r>
          </w:p>
        </w:tc>
        <w:tc>
          <w:tcPr>
            <w:tcW w:w="1800" w:type="dxa"/>
          </w:tcPr>
          <w:p w14:paraId="38254C5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09EDDEF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1350" w:type="dxa"/>
          </w:tcPr>
          <w:p w14:paraId="058EDF1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0</w:t>
            </w:r>
          </w:p>
        </w:tc>
      </w:tr>
      <w:tr w:rsidR="00255020" w:rsidRPr="00D53A48" w14:paraId="2BE8D508" w14:textId="77777777" w:rsidTr="00255020">
        <w:trPr>
          <w:trHeight w:val="313"/>
        </w:trPr>
        <w:tc>
          <w:tcPr>
            <w:tcW w:w="1151" w:type="dxa"/>
          </w:tcPr>
          <w:p w14:paraId="12C73062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7E97D7F2" w14:textId="120765F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7&lt;/Year&gt;&lt;RecNum&gt;14&lt;/RecNum&gt;&lt;DisplayText&gt;(Nassar, Al-Shamahy et al. 2017)&lt;/DisplayText&gt;&lt;record&gt;&lt;rec-number&gt;14&lt;/rec-number&gt;&lt;foreign-keys&gt;&lt;key app="EN" db-id="5varfadau95f5hetxr0vtv2u5xd9esa25avd"&gt;14&lt;/key&gt;&lt;/foreign-keys&gt;&lt;ref-type name="Journal Article"&gt;17&lt;/ref-type&gt;&lt;contributors&gt;&lt;authors&gt;&lt;author&gt;Nassar, Mogahid Yahi&amp;apos;&lt;/author&gt;&lt;author&gt;Al-Shamahy, Hassan Abdulwahab&lt;/author&gt;&lt;author&gt;Al-Samawi, Abdullah Saleh&lt;/author&gt;&lt;author&gt;Asba, Abu&lt;/author&gt;&lt;author&gt;Waza&amp;apos;a, Nagieb&lt;/author&gt;&lt;author&gt;El-Nono, Ibrahiem Husain&lt;/author&gt;&lt;author&gt;Masood, Haitham Abdulwahab&lt;/author&gt;&lt;/authors&gt;&lt;/contributors&gt;&lt;titles&gt;&lt;title&gt;Human Leukocyte Antigen Class I and II Variants in Yemeni Patients with Chronic Renal Failure&lt;/title&gt;&lt;secondary-title&gt;Iranian Journal of Immunology&lt;/secondary-title&gt;&lt;/titles&gt;&lt;periodical&gt;&lt;full-title&gt;Iranian Journal of Immunology&lt;/full-title&gt;&lt;/periodical&gt;&lt;pages&gt;240-249&lt;/pages&gt;&lt;volume&gt;14&lt;/volume&gt;&lt;number&gt;3&lt;/number&gt;&lt;dates&gt;&lt;year&gt;2017&lt;/year&gt;&lt;/dates&gt;&lt;isbn&gt;1735-138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5" w:tooltip="Nassar, 2017 #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2444F8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87</w:t>
            </w:r>
          </w:p>
          <w:p w14:paraId="31ABEE8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4</w:t>
            </w:r>
          </w:p>
        </w:tc>
        <w:tc>
          <w:tcPr>
            <w:tcW w:w="1800" w:type="dxa"/>
          </w:tcPr>
          <w:p w14:paraId="2BEB380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79D1C6E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6</w:t>
            </w:r>
          </w:p>
        </w:tc>
        <w:tc>
          <w:tcPr>
            <w:tcW w:w="1350" w:type="dxa"/>
          </w:tcPr>
          <w:p w14:paraId="7FC85BA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</w:t>
            </w:r>
          </w:p>
        </w:tc>
      </w:tr>
      <w:tr w:rsidR="00255020" w:rsidRPr="00D53A48" w14:paraId="088AF90A" w14:textId="77777777" w:rsidTr="00255020">
        <w:trPr>
          <w:trHeight w:val="313"/>
        </w:trPr>
        <w:tc>
          <w:tcPr>
            <w:tcW w:w="1151" w:type="dxa"/>
          </w:tcPr>
          <w:p w14:paraId="1E415CE4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4C954728" w14:textId="751A2B59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o&lt;/Author&gt;&lt;Year&gt;2018&lt;/Year&gt;&lt;RecNum&gt;9&lt;/RecNum&gt;&lt;DisplayText&gt;(Shao, Yang et al. 2018)&lt;/DisplayText&gt;&lt;record&gt;&lt;rec-number&gt;9&lt;/rec-number&gt;&lt;foreign-keys&gt;&lt;key app="EN" db-id="5varfadau95f5hetxr0vtv2u5xd9esa25avd"&gt;9&lt;/key&gt;&lt;/foreign-keys&gt;&lt;ref-type name="Journal Article"&gt;17&lt;/ref-type&gt;&lt;contributors&gt;&lt;authors&gt;&lt;author&gt;Shao, Lin-Nan&lt;/author&gt;&lt;author&gt;Yang, Yang&lt;/author&gt;&lt;author&gt;Zhang, Shu-Ting&lt;/author&gt;&lt;author&gt;Zhou, Shi-Hang&lt;/author&gt;&lt;author&gt;Duan, Ying&lt;/author&gt;&lt;author&gt;Meng, Qing-Li&lt;/author&gt;&lt;author&gt;Liang, Xiao-Hua&lt;/author&gt;&lt;author&gt;Yu, Wei-Jian&lt;/author&gt;&lt;/authors&gt;&lt;/contributors&gt;&lt;titles&gt;&lt;title&gt;Association between the polymorphism of HLA and ESRD in Dalian Han population located in north of China&lt;/title&gt;&lt;secondary-title&gt;Immunological investigations&lt;/secondary-title&gt;&lt;/titles&gt;&lt;periodical&gt;&lt;full-title&gt;Immunological investigations&lt;/full-title&gt;&lt;/periodical&gt;&lt;pages&gt;212-219&lt;/pages&gt;&lt;volume&gt;47&lt;/volume&gt;&lt;number&gt;2&lt;/number&gt;&lt;dates&gt;&lt;year&gt;2018&lt;/year&gt;&lt;/dates&gt;&lt;isbn&gt;0882-013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6" w:tooltip="Shao, 2018 #9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o, Yang et al. 2018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5D7A97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63</w:t>
            </w:r>
          </w:p>
          <w:p w14:paraId="0D8C1AB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14,529</w:t>
            </w:r>
          </w:p>
        </w:tc>
        <w:tc>
          <w:tcPr>
            <w:tcW w:w="1800" w:type="dxa"/>
          </w:tcPr>
          <w:p w14:paraId="52E9769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617804E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8</w:t>
            </w:r>
          </w:p>
        </w:tc>
        <w:tc>
          <w:tcPr>
            <w:tcW w:w="1350" w:type="dxa"/>
          </w:tcPr>
          <w:p w14:paraId="54600D2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4</w:t>
            </w:r>
          </w:p>
        </w:tc>
      </w:tr>
      <w:tr w:rsidR="00255020" w:rsidRPr="00D53A48" w14:paraId="5E72D9D2" w14:textId="77777777" w:rsidTr="00255020">
        <w:trPr>
          <w:trHeight w:val="313"/>
        </w:trPr>
        <w:tc>
          <w:tcPr>
            <w:tcW w:w="1151" w:type="dxa"/>
          </w:tcPr>
          <w:p w14:paraId="56809BF8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1EEC60CC" w14:textId="42DF5971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>
                <w:fldData xml:space="preserve">PEVuZE5vdGU+PENpdGU+PEF1dGhvcj5Ob3VyZWVuPC9BdXRob3I+PFllYXI+MjAyMDwvWWVhcj48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==
</w:fldData>
              </w:fldChar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begin">
                <w:fldData xml:space="preserve">PEVuZE5vdGU+PENpdGU+PEF1dGhvcj5Ob3VyZWVuPC9BdXRob3I+PFllYXI+MjAyMDwvWWVhcj48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==
</w:fldData>
              </w:fldChar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.DATA </w:instrText>
            </w:r>
            <w:r w:rsidRPr="00D53A48">
              <w:rPr>
                <w:rFonts w:ascii="Cambria" w:hAnsi="Cambria"/>
                <w:sz w:val="20"/>
                <w:szCs w:val="20"/>
              </w:rPr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  <w:r w:rsidRPr="00D53A48">
              <w:rPr>
                <w:rFonts w:ascii="Cambria" w:hAnsi="Cambria"/>
                <w:sz w:val="20"/>
                <w:szCs w:val="20"/>
              </w:rPr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7" w:tooltip="Noureen, 2020 #1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oureen, Shah et al. 2020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D4A349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97</w:t>
            </w:r>
          </w:p>
          <w:p w14:paraId="52CFA34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672</w:t>
            </w:r>
          </w:p>
        </w:tc>
        <w:tc>
          <w:tcPr>
            <w:tcW w:w="1800" w:type="dxa"/>
          </w:tcPr>
          <w:p w14:paraId="02B887E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Pakistan</w:t>
            </w:r>
          </w:p>
        </w:tc>
        <w:tc>
          <w:tcPr>
            <w:tcW w:w="1260" w:type="dxa"/>
          </w:tcPr>
          <w:p w14:paraId="7C438FD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10</w:t>
            </w:r>
          </w:p>
        </w:tc>
        <w:tc>
          <w:tcPr>
            <w:tcW w:w="1350" w:type="dxa"/>
          </w:tcPr>
          <w:p w14:paraId="46F16DB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91</w:t>
            </w:r>
          </w:p>
        </w:tc>
      </w:tr>
      <w:tr w:rsidR="00255020" w:rsidRPr="00D53A48" w14:paraId="6AC89AF6" w14:textId="77777777" w:rsidTr="00255020">
        <w:trPr>
          <w:trHeight w:val="313"/>
        </w:trPr>
        <w:tc>
          <w:tcPr>
            <w:tcW w:w="1151" w:type="dxa"/>
          </w:tcPr>
          <w:p w14:paraId="771B2793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67CA2DE2" w14:textId="1369D6C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  <w:highlight w:val="yellow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Chowdhry&lt;/Author&gt;&lt;Year&gt;2016&lt;/Year&gt;&lt;RecNum&gt;28&lt;/RecNum&gt;&lt;DisplayText&gt;(Chowdhry, Makroo et al. 2016)&lt;/DisplayText&gt;&lt;record&gt;&lt;rec-number&gt;28&lt;/rec-number&gt;&lt;foreign-keys&gt;&lt;key app="EN" db-id="z052595vx9wreae0ef6xvztuxv5z2af52wv0"&gt;28&lt;/key&gt;&lt;/foreign-keys&gt;&lt;ref-type name="Journal Article"&gt;17&lt;/ref-type&gt;&lt;contributors&gt;&lt;authors&gt;&lt;author&gt;Chowdhry, Mohit&lt;/author&gt;&lt;author&gt;Makroo, Raj Nath&lt;/author&gt;&lt;author&gt;Kumar, Manoj&lt;/author&gt;&lt;/authors&gt;&lt;/contributors&gt;&lt;titles&gt;&lt;title&gt;Genetic diversity through human leukocyte antigen typing in end-stage renal disease patients and prospective donors of North India&lt;/title&gt;&lt;secondary-title&gt;Indian Journal of Pathology and Microbiology&lt;/secondary-title&gt;&lt;/titles&gt;&lt;periodical&gt;&lt;full-title&gt;Indian Journal of Pathology and Microbiology&lt;/full-title&gt;&lt;/periodical&gt;&lt;pages&gt;59&lt;/pages&gt;&lt;volume&gt;59&lt;/volume&gt;&lt;number&gt;1&lt;/number&gt;&lt;dates&gt;&lt;year&gt;2016&lt;/year&gt;&lt;/dates&gt;&lt;isbn&gt;0377-492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6" w:tooltip="Chowdhry, 2016 #2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Chowdhry, Makroo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24F1E2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8</w:t>
            </w:r>
          </w:p>
          <w:p w14:paraId="4043A87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1</w:t>
            </w:r>
          </w:p>
        </w:tc>
        <w:tc>
          <w:tcPr>
            <w:tcW w:w="1800" w:type="dxa"/>
          </w:tcPr>
          <w:p w14:paraId="7EA293D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ndia</w:t>
            </w:r>
          </w:p>
        </w:tc>
        <w:tc>
          <w:tcPr>
            <w:tcW w:w="1260" w:type="dxa"/>
          </w:tcPr>
          <w:p w14:paraId="3E0EFBF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7</w:t>
            </w:r>
          </w:p>
        </w:tc>
        <w:tc>
          <w:tcPr>
            <w:tcW w:w="1350" w:type="dxa"/>
          </w:tcPr>
          <w:p w14:paraId="5FE62B6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9</w:t>
            </w:r>
          </w:p>
        </w:tc>
      </w:tr>
      <w:tr w:rsidR="00255020" w:rsidRPr="00D53A48" w14:paraId="03A6B6DA" w14:textId="77777777" w:rsidTr="00255020">
        <w:trPr>
          <w:trHeight w:val="313"/>
        </w:trPr>
        <w:tc>
          <w:tcPr>
            <w:tcW w:w="1151" w:type="dxa"/>
          </w:tcPr>
          <w:p w14:paraId="2CEDD2A5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3AB6C069" w14:textId="769D93D2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  <w:highlight w:val="yellow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tel&lt;/Author&gt;&lt;Year&gt;2013&lt;/Year&gt;&lt;RecNum&gt;866&lt;/RecNum&gt;&lt;DisplayText&gt;(Patel, Patel et al. 2013)&lt;/DisplayText&gt;&lt;record&gt;&lt;rec-number&gt;866&lt;/rec-number&gt;&lt;foreign-keys&gt;&lt;key app="EN" db-id="wea2v92s49szx4ef99p5vtd50vzrv5rz9wxz"&gt;866&lt;/key&gt;&lt;/foreign-keys&gt;&lt;ref-type name="Journal Article"&gt;17&lt;/ref-type&gt;&lt;contributors&gt;&lt;authors&gt;&lt;author&gt;Patel, Jaina S&lt;/author&gt;&lt;author&gt;Patel, Manisha M&lt;/author&gt;&lt;author&gt;Koringa, Prakash G&lt;/author&gt;&lt;author&gt;Shah, Tejas M&lt;/author&gt;&lt;author&gt;Patel, Amrutlal K&lt;/author&gt;&lt;author&gt;Tripathi, Ajai K&lt;/author&gt;&lt;author&gt;Mathew, Anila&lt;/author&gt;&lt;author&gt;Rajapurkar, Mohan M&lt;/author&gt;&lt;author&gt;Joshi, Chaitanya G&lt;/author&gt;&lt;/authors&gt;&lt;/contributors&gt;&lt;titles&gt;&lt;title&gt;Human leukocyte antigen alleles, genotypes and haplotypes frequencies in renal transplant donors and recipients from West Central India&lt;/title&gt;&lt;secondary-title&gt;Indian journal of human genetics&lt;/secondary-title&gt;&lt;/titles&gt;&lt;periodical&gt;&lt;full-title&gt;Indian journal of human genetics&lt;/full-title&gt;&lt;/periodical&gt;&lt;pages&gt;219&lt;/pages&gt;&lt;volume&gt;19&lt;/volume&gt;&lt;number&gt;2&lt;/number&gt;&lt;dates&gt;&lt;year&gt;2013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9" w:tooltip="Patel, 2013 #866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tel, Patel et al. 2013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000460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76</w:t>
            </w:r>
          </w:p>
          <w:p w14:paraId="758B31C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76</w:t>
            </w:r>
          </w:p>
        </w:tc>
        <w:tc>
          <w:tcPr>
            <w:tcW w:w="1800" w:type="dxa"/>
          </w:tcPr>
          <w:p w14:paraId="7801010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 xml:space="preserve">India </w:t>
            </w:r>
          </w:p>
        </w:tc>
        <w:tc>
          <w:tcPr>
            <w:tcW w:w="1260" w:type="dxa"/>
          </w:tcPr>
          <w:p w14:paraId="59910E5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9</w:t>
            </w:r>
          </w:p>
        </w:tc>
        <w:tc>
          <w:tcPr>
            <w:tcW w:w="1350" w:type="dxa"/>
          </w:tcPr>
          <w:p w14:paraId="2CDFB3E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</w:t>
            </w:r>
          </w:p>
        </w:tc>
      </w:tr>
      <w:tr w:rsidR="00255020" w:rsidRPr="00D53A48" w14:paraId="6D48CD95" w14:textId="77777777" w:rsidTr="00255020">
        <w:trPr>
          <w:trHeight w:val="313"/>
        </w:trPr>
        <w:tc>
          <w:tcPr>
            <w:tcW w:w="1151" w:type="dxa"/>
          </w:tcPr>
          <w:p w14:paraId="2DC16EA9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sz w:val="20"/>
                <w:szCs w:val="20"/>
              </w:rPr>
            </w:pPr>
          </w:p>
        </w:tc>
        <w:tc>
          <w:tcPr>
            <w:tcW w:w="3619" w:type="dxa"/>
          </w:tcPr>
          <w:p w14:paraId="70BF1C56" w14:textId="051936AC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  <w:highlight w:val="yellow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ng&lt;/Author&gt;&lt;Year&gt;2016&lt;/Year&gt;&lt;RecNum&gt;869&lt;/RecNum&gt;&lt;DisplayText&gt;(Shang, Shen et al. 2016)&lt;/DisplayText&gt;&lt;record&gt;&lt;rec-number&gt;869&lt;/rec-number&gt;&lt;foreign-keys&gt;&lt;key app="EN" db-id="wea2v92s49szx4ef99p5vtd50vzrv5rz9wxz"&gt;869&lt;/key&gt;&lt;/foreign-keys&gt;&lt;ref-type name="Journal Article"&gt;17&lt;/ref-type&gt;&lt;contributors&gt;&lt;authors&gt;&lt;author&gt;Shang, Wenjun&lt;/author&gt;&lt;author&gt;Shen, Yuefeng&lt;/author&gt;&lt;author&gt;Gao, Shilin&lt;/author&gt;&lt;author&gt;Feng, Guiwen&lt;/author&gt;&lt;author&gt;Feng, Yonghua&lt;/author&gt;&lt;author&gt;Wang, Zhigang&lt;/author&gt;&lt;author&gt;Zhang, Xiaobai&lt;/author&gt;&lt;/authors&gt;&lt;/contributors&gt;&lt;titles&gt;&lt;title&gt;Comparison of HLA-A,-B and-DRB1 loci polymorphism between kidney transplants of uremia patients and healthy individuals in Central China&lt;/title&gt;&lt;secondary-title&gt;PloS one&lt;/secondary-title&gt;&lt;/titles&gt;&lt;periodical&gt;&lt;full-title&gt;PloS one&lt;/full-title&gt;&lt;/periodical&gt;&lt;pages&gt;e0165426&lt;/pages&gt;&lt;volume&gt;11&lt;/volume&gt;&lt;number&gt;10&lt;/number&gt;&lt;dates&gt;&lt;year&gt;2016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5" w:tooltip="Shang, 2016 #869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ng, Shen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EAF125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64</w:t>
            </w:r>
          </w:p>
          <w:p w14:paraId="4D60753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0,000</w:t>
            </w:r>
          </w:p>
        </w:tc>
        <w:tc>
          <w:tcPr>
            <w:tcW w:w="1800" w:type="dxa"/>
          </w:tcPr>
          <w:p w14:paraId="087CB8F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33CF846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1</w:t>
            </w:r>
          </w:p>
        </w:tc>
        <w:tc>
          <w:tcPr>
            <w:tcW w:w="1350" w:type="dxa"/>
          </w:tcPr>
          <w:p w14:paraId="3B16A27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0</w:t>
            </w:r>
          </w:p>
        </w:tc>
      </w:tr>
      <w:tr w:rsidR="00255020" w:rsidRPr="00D53A48" w14:paraId="1F412F4C" w14:textId="77777777" w:rsidTr="00255020">
        <w:trPr>
          <w:trHeight w:val="313"/>
        </w:trPr>
        <w:tc>
          <w:tcPr>
            <w:tcW w:w="1151" w:type="dxa"/>
          </w:tcPr>
          <w:p w14:paraId="1D03BB0D" w14:textId="77777777" w:rsidR="00255020" w:rsidRPr="00D53A48" w:rsidRDefault="00255020" w:rsidP="00A14877">
            <w:pPr>
              <w:rPr>
                <w:rFonts w:ascii="Cambria" w:hAnsi="Cambria"/>
                <w:b/>
                <w:bCs/>
                <w:color w:val="404040" w:themeColor="text1" w:themeTint="BF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404040" w:themeColor="text1" w:themeTint="BF"/>
                <w:sz w:val="20"/>
                <w:szCs w:val="20"/>
              </w:rPr>
              <w:t>HLA-DRB1</w:t>
            </w:r>
          </w:p>
        </w:tc>
        <w:tc>
          <w:tcPr>
            <w:tcW w:w="3619" w:type="dxa"/>
          </w:tcPr>
          <w:p w14:paraId="332BA72F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800" w:type="dxa"/>
          </w:tcPr>
          <w:p w14:paraId="2CB9782A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800" w:type="dxa"/>
          </w:tcPr>
          <w:p w14:paraId="62439EAD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260" w:type="dxa"/>
          </w:tcPr>
          <w:p w14:paraId="572B2E42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350" w:type="dxa"/>
          </w:tcPr>
          <w:p w14:paraId="2E9A8AE5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</w:tr>
      <w:tr w:rsidR="00255020" w:rsidRPr="00D53A48" w14:paraId="2B6ABF13" w14:textId="77777777" w:rsidTr="00255020">
        <w:trPr>
          <w:trHeight w:val="313"/>
        </w:trPr>
        <w:tc>
          <w:tcPr>
            <w:tcW w:w="1151" w:type="dxa"/>
          </w:tcPr>
          <w:p w14:paraId="22C04536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  <w:t>DRB1*12</w:t>
            </w:r>
          </w:p>
        </w:tc>
        <w:tc>
          <w:tcPr>
            <w:tcW w:w="3619" w:type="dxa"/>
          </w:tcPr>
          <w:p w14:paraId="452BF0D9" w14:textId="716D2C3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n&lt;/Author&gt;&lt;Year&gt;2019&lt;/Year&gt;&lt;RecNum&gt;2&lt;/RecNum&gt;&lt;DisplayText&gt;(Pan, Ma et al. 2019)&lt;/DisplayText&gt;&lt;record&gt;&lt;rec-number&gt;2&lt;/rec-number&gt;&lt;foreign-keys&gt;&lt;key app="EN" db-id="5varfadau95f5hetxr0vtv2u5xd9esa25avd"&gt;2&lt;/key&gt;&lt;/foreign-keys&gt;&lt;ref-type name="Journal Article"&gt;17&lt;/ref-type&gt;&lt;contributors&gt;&lt;authors&gt;&lt;author&gt;Pan, Qinqin&lt;/author&gt;&lt;author&gt;Ma, Xiao&lt;/author&gt;&lt;author&gt;Chen, Hao&lt;/author&gt;&lt;author&gt;Fan, Su&lt;/author&gt;&lt;author&gt;Wang, Xiaoyan&lt;/author&gt;&lt;author&gt;You, Yajie&lt;/author&gt;&lt;author&gt;Wang, Zijie&lt;/author&gt;&lt;author&gt;Sun, Li&lt;/author&gt;&lt;author&gt;Zhao, Xing&lt;/author&gt;&lt;author&gt;Shen, Jie&lt;/author&gt;&lt;/authors&gt;&lt;/contributors&gt;&lt;titles&gt;&lt;title&gt;A single center study of protective and susceptible HLA alleles and haplotypes with end-stage renal disease in China&lt;/title&gt;&lt;secondary-title&gt;Human Immunology&lt;/secondary-title&gt;&lt;/titles&gt;&lt;periodical&gt;&lt;full-title&gt;Human Immunology&lt;/full-title&gt;&lt;/periodical&gt;&lt;pages&gt;943-947&lt;/pages&gt;&lt;volume&gt;80&lt;/volume&gt;&lt;number&gt;11&lt;/number&gt;&lt;dates&gt;&lt;year&gt;2019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8" w:tooltip="Pan, 2019 #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n, M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1C3929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99</w:t>
            </w:r>
          </w:p>
          <w:p w14:paraId="06DAA76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584</w:t>
            </w:r>
          </w:p>
        </w:tc>
        <w:tc>
          <w:tcPr>
            <w:tcW w:w="1800" w:type="dxa"/>
          </w:tcPr>
          <w:p w14:paraId="0D56103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39B9AF8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3</w:t>
            </w:r>
          </w:p>
        </w:tc>
        <w:tc>
          <w:tcPr>
            <w:tcW w:w="1350" w:type="dxa"/>
          </w:tcPr>
          <w:p w14:paraId="238EBC4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5</w:t>
            </w:r>
          </w:p>
        </w:tc>
      </w:tr>
      <w:tr w:rsidR="00255020" w:rsidRPr="00D53A48" w14:paraId="18390F87" w14:textId="77777777" w:rsidTr="00255020">
        <w:trPr>
          <w:trHeight w:val="313"/>
        </w:trPr>
        <w:tc>
          <w:tcPr>
            <w:tcW w:w="1151" w:type="dxa"/>
          </w:tcPr>
          <w:p w14:paraId="39311584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B134C16" w14:textId="5C30702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Kodaz&lt;/Author&gt;&lt;Year&gt;2017&lt;/Year&gt;&lt;RecNum&gt;15&lt;/RecNum&gt;&lt;DisplayText&gt;(Kodaz, Akdeniz et al. 2017)&lt;/DisplayText&gt;&lt;record&gt;&lt;rec-number&gt;15&lt;/rec-number&gt;&lt;foreign-keys&gt;&lt;key app="EN" db-id="5varfadau95f5hetxr0vtv2u5xd9esa25avd"&gt;15&lt;/key&gt;&lt;/foreign-keys&gt;&lt;ref-type name="Journal Article"&gt;17&lt;/ref-type&gt;&lt;contributors&gt;&lt;authors&gt;&lt;author&gt;Kodaz, Hilmi&lt;/author&gt;&lt;author&gt;Akdeniz, Derya&lt;/author&gt;&lt;author&gt;Cengiz, Kuddusi&lt;/author&gt;&lt;/authors&gt;&lt;/contributors&gt;&lt;titles&gt;&lt;title&gt;Association Between Human Leukocyte Antigens and Chronic Renal Disease&lt;/title&gt;&lt;secondary-title&gt;EURASIAN JOURNAL OF MEDICAL INVESTIGATION&lt;/secondary-title&gt;&lt;/titles&gt;&lt;periodical&gt;&lt;full-title&gt;EURASIAN JOURNAL OF MEDICAL INVESTIGATION&lt;/full-title&gt;&lt;/periodical&gt;&lt;pages&gt;1-5&lt;/pages&gt;&lt;volume&gt;1&lt;/volume&gt;&lt;number&gt;1&lt;/number&gt;&lt;dates&gt;&lt;year&gt;2017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3" w:tooltip="Kodaz, 2017 #15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Kodaz, Akdeniz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E5AA76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372</w:t>
            </w:r>
          </w:p>
          <w:p w14:paraId="16D427B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56</w:t>
            </w:r>
          </w:p>
        </w:tc>
        <w:tc>
          <w:tcPr>
            <w:tcW w:w="1800" w:type="dxa"/>
          </w:tcPr>
          <w:p w14:paraId="6403FAB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urkey</w:t>
            </w:r>
          </w:p>
        </w:tc>
        <w:tc>
          <w:tcPr>
            <w:tcW w:w="1260" w:type="dxa"/>
          </w:tcPr>
          <w:p w14:paraId="07B5D53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3</w:t>
            </w:r>
          </w:p>
        </w:tc>
        <w:tc>
          <w:tcPr>
            <w:tcW w:w="1350" w:type="dxa"/>
          </w:tcPr>
          <w:p w14:paraId="65C0475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3</w:t>
            </w:r>
          </w:p>
        </w:tc>
      </w:tr>
      <w:tr w:rsidR="00255020" w:rsidRPr="00D53A48" w14:paraId="323C7533" w14:textId="77777777" w:rsidTr="00255020">
        <w:trPr>
          <w:trHeight w:val="313"/>
        </w:trPr>
        <w:tc>
          <w:tcPr>
            <w:tcW w:w="1151" w:type="dxa"/>
          </w:tcPr>
          <w:p w14:paraId="60155D05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E9E84C0" w14:textId="27D27035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Mosaad&lt;/Author&gt;&lt;Year&gt;2014&lt;/Year&gt;&lt;RecNum&gt;4&lt;/RecNum&gt;&lt;DisplayText&gt;(Mosaad, Mansour et al. 2014)&lt;/DisplayText&gt;&lt;record&gt;&lt;rec-number&gt;4&lt;/rec-number&gt;&lt;foreign-keys&gt;&lt;key app="EN" db-id="5varfadau95f5hetxr0vtv2u5xd9esa25avd"&gt;4&lt;/key&gt;&lt;/foreign-keys&gt;&lt;ref-type name="Journal Article"&gt;17&lt;/ref-type&gt;&lt;contributors&gt;&lt;authors&gt;&lt;author&gt;Mosaad, Youssef M&lt;/author&gt;&lt;author&gt;Mansour, Merveet&lt;/author&gt;&lt;author&gt;Al-Muzairai, Ibrahim&lt;/author&gt;&lt;author&gt;Al-Otabi, Turky&lt;/author&gt;&lt;author&gt;Abdul-Moneam, Mohamed&lt;/author&gt;&lt;author&gt;Al-Attiyah, Rajaa&lt;/author&gt;&lt;author&gt;Shahin, Manal&lt;/author&gt;&lt;/authors&gt;&lt;/contributors&gt;&lt;titles&gt;&lt;title&gt;Association between Human Leukocyte Antigens (HLA-A,-B, and-DR) and end-stage renal disease in Kuwaiti patients awaiting transplantation&lt;/title&gt;&lt;secondary-title&gt;Renal failure&lt;/secondary-title&gt;&lt;/titles&gt;&lt;periodical&gt;&lt;full-title&gt;Renal failure&lt;/full-title&gt;&lt;/periodical&gt;&lt;pages&gt;1317-1321&lt;/pages&gt;&lt;volume&gt;36&lt;/volume&gt;&lt;number&gt;8&lt;/number&gt;&lt;dates&gt;&lt;year&gt;2014&lt;/year&gt;&lt;/dates&gt;&lt;isbn&gt;0886-022X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4" w:tooltip="Mosaad, 2014 #4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Mosaad, Mansour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2577DD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334</w:t>
            </w:r>
          </w:p>
          <w:p w14:paraId="41843F0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1</w:t>
            </w:r>
          </w:p>
        </w:tc>
        <w:tc>
          <w:tcPr>
            <w:tcW w:w="1800" w:type="dxa"/>
          </w:tcPr>
          <w:p w14:paraId="0972F52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Kuwait</w:t>
            </w:r>
          </w:p>
        </w:tc>
        <w:tc>
          <w:tcPr>
            <w:tcW w:w="1260" w:type="dxa"/>
          </w:tcPr>
          <w:p w14:paraId="1A333AC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0</w:t>
            </w:r>
          </w:p>
        </w:tc>
        <w:tc>
          <w:tcPr>
            <w:tcW w:w="1350" w:type="dxa"/>
          </w:tcPr>
          <w:p w14:paraId="3A6194F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</w:tr>
      <w:tr w:rsidR="00255020" w:rsidRPr="00D53A48" w14:paraId="270D6BFB" w14:textId="77777777" w:rsidTr="00255020">
        <w:trPr>
          <w:trHeight w:val="313"/>
        </w:trPr>
        <w:tc>
          <w:tcPr>
            <w:tcW w:w="1151" w:type="dxa"/>
          </w:tcPr>
          <w:p w14:paraId="5468FE17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AE8AD04" w14:textId="038ACAFA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amdi&lt;/Author&gt;&lt;Year&gt;2014&lt;/Year&gt;&lt;RecNum&gt;16&lt;/RecNum&gt;&lt;DisplayText&gt;(Hamdi, Al-Hababi et al. 2014)&lt;/DisplayText&gt;&lt;record&gt;&lt;rec-number&gt;16&lt;/rec-number&gt;&lt;foreign-keys&gt;&lt;key app="EN" db-id="5varfadau95f5hetxr0vtv2u5xd9esa25avd"&gt;16&lt;/key&gt;&lt;/foreign-keys&gt;&lt;ref-type name="Journal Article"&gt;17&lt;/ref-type&gt;&lt;contributors&gt;&lt;authors&gt;&lt;author&gt;Hamdi, Nuha Mahmoud&lt;/author&gt;&lt;author&gt;Al-Hababi, Fadel Hassan&lt;/author&gt;&lt;author&gt;Eid, Amr Ekhlas&lt;/author&gt;&lt;/authors&gt;&lt;/contributors&gt;&lt;titles&gt;&lt;title&gt;HLA class I and class II associations with ESRD in Saudi Arabian population&lt;/title&gt;&lt;secondary-title&gt;PloS one&lt;/secondary-title&gt;&lt;/titles&gt;&lt;periodical&gt;&lt;full-title&gt;PloS one&lt;/full-title&gt;&lt;/periodical&gt;&lt;pages&gt;e111403&lt;/pages&gt;&lt;volume&gt;9&lt;/volume&gt;&lt;number&gt;11&lt;/number&gt;&lt;dates&gt;&lt;year&gt;2014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0" w:tooltip="Hamdi, 2014 #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amdi, Al-Hababi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B426B8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350</w:t>
            </w:r>
          </w:p>
          <w:p w14:paraId="2E2454F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05</w:t>
            </w:r>
          </w:p>
        </w:tc>
        <w:tc>
          <w:tcPr>
            <w:tcW w:w="1800" w:type="dxa"/>
          </w:tcPr>
          <w:p w14:paraId="42DD4F2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</w:tc>
        <w:tc>
          <w:tcPr>
            <w:tcW w:w="1260" w:type="dxa"/>
          </w:tcPr>
          <w:p w14:paraId="3F32F59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1350" w:type="dxa"/>
          </w:tcPr>
          <w:p w14:paraId="210595C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255020" w:rsidRPr="00D53A48" w14:paraId="37ABC530" w14:textId="77777777" w:rsidTr="00255020">
        <w:trPr>
          <w:trHeight w:val="313"/>
        </w:trPr>
        <w:tc>
          <w:tcPr>
            <w:tcW w:w="1151" w:type="dxa"/>
          </w:tcPr>
          <w:p w14:paraId="48F441A4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D871907" w14:textId="2630ACFF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érez-Luque&lt;/Author&gt;&lt;Year&gt;2000&lt;/Year&gt;&lt;RecNum&gt;17&lt;/RecNum&gt;&lt;DisplayText&gt;(Pérez-Luque, Malacara et al. 2000)&lt;/DisplayText&gt;&lt;record&gt;&lt;rec-number&gt;17&lt;/rec-number&gt;&lt;foreign-keys&gt;&lt;key app="EN" db-id="5varfadau95f5hetxr0vtv2u5xd9esa25avd"&gt;17&lt;/key&gt;&lt;/foreign-keys&gt;&lt;ref-type name="Journal Article"&gt;17&lt;/ref-type&gt;&lt;contributors&gt;&lt;authors&gt;&lt;author&gt;Pérez-Luque, Elva&lt;/author&gt;&lt;author&gt;Malacara, Juan Manuel&lt;/author&gt;&lt;author&gt;Olivo-Dı́az, Angélica&lt;/author&gt;&lt;author&gt;Aláez, Carmen&lt;/author&gt;&lt;author&gt;Debaz, Héctor&lt;/author&gt;&lt;author&gt;Vázquez-Garcia, Miriam&lt;/author&gt;&lt;author&gt;Garay, Ma Eugenia&lt;/author&gt;&lt;author&gt;Nava, Laura E&lt;/author&gt;&lt;author&gt;Burguete, Ana&lt;/author&gt;&lt;author&gt;Gorodezky, Clara&lt;/author&gt;&lt;/authors&gt;&lt;/contributors&gt;&lt;titles&gt;&lt;title&gt;Contribution of HLA class II genes to end stage renal disease in mexican patients with type 2 diabetes mellitus&lt;/title&gt;&lt;secondary-title&gt;Human Immunology&lt;/secondary-title&gt;&lt;/titles&gt;&lt;periodical&gt;&lt;full-title&gt;Human Immunology&lt;/full-title&gt;&lt;/periodical&gt;&lt;pages&gt;1031-1038&lt;/pages&gt;&lt;volume&gt;61&lt;/volume&gt;&lt;number&gt;10&lt;/number&gt;&lt;dates&gt;&lt;year&gt;2000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0" w:tooltip="Pérez-Luque, 2000 #1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érez-Luque, Malacara et al. 2000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2D8035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2</w:t>
            </w:r>
          </w:p>
          <w:p w14:paraId="5404629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101</w:t>
            </w:r>
          </w:p>
        </w:tc>
        <w:tc>
          <w:tcPr>
            <w:tcW w:w="1800" w:type="dxa"/>
          </w:tcPr>
          <w:p w14:paraId="47461F3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Mexican</w:t>
            </w:r>
          </w:p>
        </w:tc>
        <w:tc>
          <w:tcPr>
            <w:tcW w:w="1260" w:type="dxa"/>
          </w:tcPr>
          <w:p w14:paraId="6828EA0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0</w:t>
            </w:r>
          </w:p>
        </w:tc>
        <w:tc>
          <w:tcPr>
            <w:tcW w:w="1350" w:type="dxa"/>
          </w:tcPr>
          <w:p w14:paraId="04A624D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255020" w:rsidRPr="00D53A48" w14:paraId="56472A26" w14:textId="77777777" w:rsidTr="00255020">
        <w:trPr>
          <w:trHeight w:val="313"/>
        </w:trPr>
        <w:tc>
          <w:tcPr>
            <w:tcW w:w="1151" w:type="dxa"/>
          </w:tcPr>
          <w:p w14:paraId="53B8A45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D86937F" w14:textId="0EC4EB6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demović-Sazdanić&lt;/Author&gt;&lt;Year&gt;2019&lt;/Year&gt;&lt;RecNum&gt;18&lt;/RecNum&gt;&lt;DisplayText&gt;(Ademović-Sazdanić and Vojvodić 2019)&lt;/DisplayText&gt;&lt;record&gt;&lt;rec-number&gt;18&lt;/rec-number&gt;&lt;foreign-keys&gt;&lt;key app="EN" db-id="5varfadau95f5hetxr0vtv2u5xd9esa25avd"&gt;18&lt;/key&gt;&lt;/foreign-keys&gt;&lt;ref-type name="Journal Article"&gt;17&lt;/ref-type&gt;&lt;contributors&gt;&lt;authors&gt;&lt;author&gt;Ademović-Sazdanić, Dušica&lt;/author&gt;&lt;author&gt;Vojvodić, Svetlana&lt;/author&gt;&lt;/authors&gt;&lt;/contributors&gt;&lt;titles&gt;&lt;title&gt;Human leukocyte antigen polymorphisms as susceptibility risk factors for end stage renal disease&lt;/title&gt;&lt;secondary-title&gt;Genetika&lt;/secondary-title&gt;&lt;/titles&gt;&lt;periodical&gt;&lt;full-title&gt;Genetika&lt;/full-title&gt;&lt;/periodical&gt;&lt;pages&gt;607-617&lt;/pages&gt;&lt;volume&gt;51&lt;/volume&gt;&lt;number&gt;2&lt;/number&gt;&lt;dates&gt;&lt;year&gt;2019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" w:tooltip="Ademović-Sazdanić, 2019 #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demović-Sazdanić and Vojvodić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ED557C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0</w:t>
            </w:r>
          </w:p>
          <w:p w14:paraId="399696F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90</w:t>
            </w:r>
          </w:p>
        </w:tc>
        <w:tc>
          <w:tcPr>
            <w:tcW w:w="1800" w:type="dxa"/>
          </w:tcPr>
          <w:p w14:paraId="612A316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erbia</w:t>
            </w:r>
          </w:p>
        </w:tc>
        <w:tc>
          <w:tcPr>
            <w:tcW w:w="1260" w:type="dxa"/>
          </w:tcPr>
          <w:p w14:paraId="2AB56A8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  <w:tc>
          <w:tcPr>
            <w:tcW w:w="1350" w:type="dxa"/>
          </w:tcPr>
          <w:p w14:paraId="0CC45C1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</w:tr>
      <w:tr w:rsidR="00255020" w:rsidRPr="00D53A48" w14:paraId="30A5C19B" w14:textId="77777777" w:rsidTr="00255020">
        <w:trPr>
          <w:trHeight w:val="313"/>
        </w:trPr>
        <w:tc>
          <w:tcPr>
            <w:tcW w:w="1151" w:type="dxa"/>
          </w:tcPr>
          <w:p w14:paraId="0328CED9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4F94028B" w14:textId="5B7F4132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Dai&lt;/Author&gt;&lt;Year&gt;2015&lt;/Year&gt;&lt;RecNum&gt;11&lt;/RecNum&gt;&lt;DisplayText&gt;(Dai, Chu et al. 2015)&lt;/DisplayText&gt;&lt;record&gt;&lt;rec-number&gt;11&lt;/rec-number&gt;&lt;foreign-keys&gt;&lt;key app="EN" db-id="5varfadau95f5hetxr0vtv2u5xd9esa25avd"&gt;11&lt;/key&gt;&lt;/foreign-keys&gt;&lt;ref-type name="Journal Article"&gt;17&lt;/ref-type&gt;&lt;contributors&gt;&lt;authors&gt;&lt;author&gt;Dai, Ciou-Sia&lt;/author&gt;&lt;author&gt;Chu, Chen-Chung&lt;/author&gt;&lt;author&gt;Chen, Shin-Fan&lt;/author&gt;&lt;author&gt;Sun, Chiao-Yin&lt;/author&gt;&lt;author&gt;Lin, Marie&lt;/author&gt;&lt;author&gt;Lee, Chin-Chan&lt;/author&gt;&lt;/authors&gt;&lt;/contributors&gt;&lt;titles&gt;&lt;title&gt;Association between human leucocyte antigen subtypes and risk of end stage renal disease in Taiwanese: a retrospective study&lt;/title&gt;&lt;secondary-title&gt;BMC nephrology&lt;/secondary-title&gt;&lt;/titles&gt;&lt;periodical&gt;&lt;full-title&gt;BMC nephrology&lt;/full-title&gt;&lt;/periodical&gt;&lt;pages&gt;177&lt;/pages&gt;&lt;volume&gt;16&lt;/volume&gt;&lt;number&gt;1&lt;/number&gt;&lt;dates&gt;&lt;year&gt;2015&lt;/year&gt;&lt;/dates&gt;&lt;isbn&gt;1471-236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7" w:tooltip="Dai, 2015 #1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Dai, Chu et al. 2015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7C3272A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1</w:t>
            </w:r>
          </w:p>
          <w:p w14:paraId="3666421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0</w:t>
            </w:r>
          </w:p>
        </w:tc>
        <w:tc>
          <w:tcPr>
            <w:tcW w:w="1800" w:type="dxa"/>
          </w:tcPr>
          <w:p w14:paraId="0C0183A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aiwan</w:t>
            </w:r>
          </w:p>
        </w:tc>
        <w:tc>
          <w:tcPr>
            <w:tcW w:w="1260" w:type="dxa"/>
          </w:tcPr>
          <w:p w14:paraId="31258D9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9</w:t>
            </w:r>
          </w:p>
        </w:tc>
        <w:tc>
          <w:tcPr>
            <w:tcW w:w="1350" w:type="dxa"/>
          </w:tcPr>
          <w:p w14:paraId="08B4C7F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8</w:t>
            </w:r>
          </w:p>
        </w:tc>
      </w:tr>
      <w:tr w:rsidR="00255020" w:rsidRPr="00D53A48" w14:paraId="0C61E953" w14:textId="77777777" w:rsidTr="00255020">
        <w:trPr>
          <w:trHeight w:val="313"/>
        </w:trPr>
        <w:tc>
          <w:tcPr>
            <w:tcW w:w="1151" w:type="dxa"/>
          </w:tcPr>
          <w:p w14:paraId="6201302C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2A1F228" w14:textId="714B76D0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ieu&lt;/Author&gt;&lt;Year&gt;2019&lt;/Year&gt;&lt;RecNum&gt;12&lt;/RecNum&gt;&lt;DisplayText&gt;(Hieu, Ha et al. 2019)&lt;/DisplayText&gt;&lt;record&gt;&lt;rec-number&gt;12&lt;/rec-number&gt;&lt;foreign-keys&gt;&lt;key app="EN" db-id="5varfadau95f5hetxr0vtv2u5xd9esa25avd"&gt;12&lt;/key&gt;&lt;/foreign-keys&gt;&lt;ref-type name="Conference Proceedings"&gt;10&lt;/ref-type&gt;&lt;contributors&gt;&lt;authors&gt;&lt;author&gt;Hieu, Ho Trung&lt;/author&gt;&lt;author&gt;Ha, Nguyen Thu&lt;/author&gt;&lt;author&gt;Nghi, Tran Hong&lt;/author&gt;&lt;/authors&gt;&lt;/contributors&gt;&lt;titles&gt;&lt;title&gt;Association of Human Leukocyte Antigen Haplotypes With End-Stage Renal Disease in Vietnamese Patients Prior to First Transplantation&lt;/title&gt;&lt;secondary-title&gt;Transplantation proceedings&lt;/secondary-title&gt;&lt;/titles&gt;&lt;pages&gt;2549-2554&lt;/pages&gt;&lt;volume&gt;51&lt;/volume&gt;&lt;dates&gt;&lt;year&gt;2019&lt;/year&gt;&lt;/dates&gt;&lt;publisher&gt;Elsevier&lt;/publisher&gt;&lt;isbn&gt;0041-1345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1" w:tooltip="Hieu, 2019 #1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ieu, H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79D3D12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196</w:t>
            </w:r>
          </w:p>
          <w:p w14:paraId="4E0ACEB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87</w:t>
            </w:r>
          </w:p>
        </w:tc>
        <w:tc>
          <w:tcPr>
            <w:tcW w:w="1800" w:type="dxa"/>
          </w:tcPr>
          <w:p w14:paraId="0FA8C90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Vietnam</w:t>
            </w:r>
          </w:p>
        </w:tc>
        <w:tc>
          <w:tcPr>
            <w:tcW w:w="1260" w:type="dxa"/>
          </w:tcPr>
          <w:p w14:paraId="5933D74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05</w:t>
            </w:r>
          </w:p>
        </w:tc>
        <w:tc>
          <w:tcPr>
            <w:tcW w:w="1350" w:type="dxa"/>
          </w:tcPr>
          <w:p w14:paraId="34D65CD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8</w:t>
            </w:r>
          </w:p>
        </w:tc>
      </w:tr>
      <w:tr w:rsidR="00255020" w:rsidRPr="00D53A48" w14:paraId="5841CD95" w14:textId="77777777" w:rsidTr="00255020">
        <w:trPr>
          <w:trHeight w:val="313"/>
        </w:trPr>
        <w:tc>
          <w:tcPr>
            <w:tcW w:w="1151" w:type="dxa"/>
          </w:tcPr>
          <w:p w14:paraId="2340C4F5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6D0C080" w14:textId="67448660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5&lt;/Year&gt;&lt;RecNum&gt;13&lt;/RecNum&gt;&lt;DisplayText&gt;(Nassar, Al-Shamahy et al. 2015)&lt;/DisplayText&gt;&lt;record&gt;&lt;rec-number&gt;13&lt;/rec-number&gt;&lt;foreign-keys&gt;&lt;key app="EN" db-id="5varfadau95f5hetxr0vtv2u5xd9esa25avd"&gt;13&lt;/key&gt;&lt;/foreign-keys&gt;&lt;ref-type name="Journal Article"&gt;17&lt;/ref-type&gt;&lt;contributors&gt;&lt;authors&gt;&lt;author&gt;Nassar, Mogahid Y&lt;/author&gt;&lt;author&gt;Al-Shamahy, Hassan A&lt;/author&gt;&lt;author&gt;Masood, Haitham AA&lt;/author&gt;&lt;/authors&gt;&lt;/contributors&gt;&lt;titles&gt;&lt;title&gt;The Association between Human Leukocyte Antigens and Hypertensive End-Stage Renal Failure among Yemeni Patients&lt;/title&gt;&lt;secondary-title&gt;Sultan Qaboos University Medical Journal&lt;/secondary-title&gt;&lt;/titles&gt;&lt;periodical&gt;&lt;full-title&gt;Sultan Qaboos University Medical Journal&lt;/full-title&gt;&lt;/periodical&gt;&lt;pages&gt;e241&lt;/pages&gt;&lt;volume&gt;15&lt;/volume&gt;&lt;number&gt;2&lt;/number&gt;&lt;dates&gt;&lt;year&gt;2015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6" w:tooltip="Nassar, 2015 #1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5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175ABA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50</w:t>
            </w:r>
          </w:p>
          <w:p w14:paraId="6A4694C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50</w:t>
            </w:r>
          </w:p>
        </w:tc>
        <w:tc>
          <w:tcPr>
            <w:tcW w:w="1800" w:type="dxa"/>
          </w:tcPr>
          <w:p w14:paraId="30C7A80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76871FA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0</w:t>
            </w:r>
          </w:p>
        </w:tc>
        <w:tc>
          <w:tcPr>
            <w:tcW w:w="1350" w:type="dxa"/>
          </w:tcPr>
          <w:p w14:paraId="38D5A86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255020" w:rsidRPr="00D53A48" w14:paraId="5A1C22C5" w14:textId="77777777" w:rsidTr="00255020">
        <w:trPr>
          <w:trHeight w:val="313"/>
        </w:trPr>
        <w:tc>
          <w:tcPr>
            <w:tcW w:w="1151" w:type="dxa"/>
          </w:tcPr>
          <w:p w14:paraId="6F78C024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6701E51" w14:textId="3712CFE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7&lt;/Year&gt;&lt;RecNum&gt;14&lt;/RecNum&gt;&lt;DisplayText&gt;(Nassar, Al-Shamahy et al. 2017)&lt;/DisplayText&gt;&lt;record&gt;&lt;rec-number&gt;14&lt;/rec-number&gt;&lt;foreign-keys&gt;&lt;key app="EN" db-id="5varfadau95f5hetxr0vtv2u5xd9esa25avd"&gt;14&lt;/key&gt;&lt;/foreign-keys&gt;&lt;ref-type name="Journal Article"&gt;17&lt;/ref-type&gt;&lt;contributors&gt;&lt;authors&gt;&lt;author&gt;Nassar, Mogahid Yahi&amp;apos;&lt;/author&gt;&lt;author&gt;Al-Shamahy, Hassan Abdulwahab&lt;/author&gt;&lt;author&gt;Al-Samawi, Abdullah Saleh&lt;/author&gt;&lt;author&gt;Asba, Abu&lt;/author&gt;&lt;author&gt;Waza&amp;apos;a, Nagieb&lt;/author&gt;&lt;author&gt;El-Nono, Ibrahiem Husain&lt;/author&gt;&lt;author&gt;Masood, Haitham Abdulwahab&lt;/author&gt;&lt;/authors&gt;&lt;/contributors&gt;&lt;titles&gt;&lt;title&gt;Human Leukocyte Antigen Class I and II Variants in Yemeni Patients with Chronic Renal Failure&lt;/title&gt;&lt;secondary-title&gt;Iranian Journal of Immunology&lt;/secondary-title&gt;&lt;/titles&gt;&lt;periodical&gt;&lt;full-title&gt;Iranian Journal of Immunology&lt;/full-title&gt;&lt;/periodical&gt;&lt;pages&gt;240-249&lt;/pages&gt;&lt;volume&gt;14&lt;/volume&gt;&lt;number&gt;3&lt;/number&gt;&lt;dates&gt;&lt;year&gt;2017&lt;/year&gt;&lt;/dates&gt;&lt;isbn&gt;1735-138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5" w:tooltip="Nassar, 2017 #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647B90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187</w:t>
            </w:r>
          </w:p>
          <w:p w14:paraId="5891425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194</w:t>
            </w:r>
          </w:p>
        </w:tc>
        <w:tc>
          <w:tcPr>
            <w:tcW w:w="1800" w:type="dxa"/>
          </w:tcPr>
          <w:p w14:paraId="57A9E6E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2C0D199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0</w:t>
            </w:r>
          </w:p>
        </w:tc>
        <w:tc>
          <w:tcPr>
            <w:tcW w:w="1350" w:type="dxa"/>
          </w:tcPr>
          <w:p w14:paraId="0D9AB91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255020" w:rsidRPr="00D53A48" w14:paraId="309FF16C" w14:textId="77777777" w:rsidTr="00255020">
        <w:trPr>
          <w:trHeight w:val="313"/>
        </w:trPr>
        <w:tc>
          <w:tcPr>
            <w:tcW w:w="1151" w:type="dxa"/>
          </w:tcPr>
          <w:p w14:paraId="046ED55C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AFBCC37" w14:textId="306418F4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Karahan&lt;/Author&gt;&lt;Year&gt;2009&lt;/Year&gt;&lt;RecNum&gt;19&lt;/RecNum&gt;&lt;DisplayText&gt;(Karahan, Seyhun et al. 2009)&lt;/DisplayText&gt;&lt;record&gt;&lt;rec-number&gt;19&lt;/rec-number&gt;&lt;foreign-keys&gt;&lt;key app="EN" db-id="5varfadau95f5hetxr0vtv2u5xd9esa25avd"&gt;19&lt;/key&gt;&lt;/foreign-keys&gt;&lt;ref-type name="Journal Article"&gt;17&lt;/ref-type&gt;&lt;contributors&gt;&lt;authors&gt;&lt;author&gt;Karahan, Gonca Emel&lt;/author&gt;&lt;author&gt;Seyhun, Yalcin&lt;/author&gt;&lt;author&gt;Oguz, Fatma Savran&lt;/author&gt;&lt;author&gt;Kekik, Cigdem&lt;/author&gt;&lt;author&gt;Onal, Ayse Emel&lt;/author&gt;&lt;author&gt;Yazici, Halil&lt;/author&gt;&lt;author&gt;Turkmen, Aydin&lt;/author&gt;&lt;author&gt;Aydin, Ali Emin&lt;/author&gt;&lt;author&gt;Sever, Mehmet Sukru&lt;/author&gt;&lt;author&gt;Eldegez, Ulug&lt;/author&gt;&lt;/authors&gt;&lt;/contributors&gt;&lt;titles&gt;&lt;title&gt;Impact of HLA on the underlying primary diseases in Turkish patients with end-stage renal disease&lt;/title&gt;&lt;secondary-title&gt;Renal failure&lt;/secondary-title&gt;&lt;/titles&gt;&lt;periodical&gt;&lt;full-title&gt;Renal failure&lt;/full-title&gt;&lt;/periodical&gt;&lt;pages&gt;44-49&lt;/pages&gt;&lt;volume&gt;31&lt;/volume&gt;&lt;number&gt;1&lt;/number&gt;&lt;dates&gt;&lt;year&gt;2009&lt;/year&gt;&lt;/dates&gt;&lt;isbn&gt;0886-022X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2" w:tooltip="Karahan, 2009 #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Karahan, Seyhun et al. 200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8D630C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587</w:t>
            </w:r>
          </w:p>
          <w:p w14:paraId="6C18F64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643</w:t>
            </w:r>
          </w:p>
        </w:tc>
        <w:tc>
          <w:tcPr>
            <w:tcW w:w="1800" w:type="dxa"/>
          </w:tcPr>
          <w:p w14:paraId="14AC513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urkish</w:t>
            </w:r>
          </w:p>
        </w:tc>
        <w:tc>
          <w:tcPr>
            <w:tcW w:w="1260" w:type="dxa"/>
          </w:tcPr>
          <w:p w14:paraId="31B5766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8</w:t>
            </w:r>
          </w:p>
        </w:tc>
        <w:tc>
          <w:tcPr>
            <w:tcW w:w="1350" w:type="dxa"/>
          </w:tcPr>
          <w:p w14:paraId="198B9D0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9</w:t>
            </w:r>
          </w:p>
        </w:tc>
      </w:tr>
      <w:tr w:rsidR="00255020" w:rsidRPr="00D53A48" w14:paraId="6BBF3E1A" w14:textId="77777777" w:rsidTr="00255020">
        <w:trPr>
          <w:trHeight w:val="494"/>
        </w:trPr>
        <w:tc>
          <w:tcPr>
            <w:tcW w:w="1151" w:type="dxa"/>
          </w:tcPr>
          <w:p w14:paraId="02FD89CA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39BBDC8" w14:textId="663339A6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Chowdhry&lt;/Author&gt;&lt;Year&gt;2016&lt;/Year&gt;&lt;RecNum&gt;28&lt;/RecNum&gt;&lt;DisplayText&gt;(Chowdhry, Makroo et al. 2016)&lt;/DisplayText&gt;&lt;record&gt;&lt;rec-number&gt;28&lt;/rec-number&gt;&lt;foreign-keys&gt;&lt;key app="EN" db-id="z052595vx9wreae0ef6xvztuxv5z2af52wv0"&gt;28&lt;/key&gt;&lt;/foreign-keys&gt;&lt;ref-type name="Journal Article"&gt;17&lt;/ref-type&gt;&lt;contributors&gt;&lt;authors&gt;&lt;author&gt;Chowdhry, Mohit&lt;/author&gt;&lt;author&gt;Makroo, Raj Nath&lt;/author&gt;&lt;author&gt;Kumar, Manoj&lt;/author&gt;&lt;/authors&gt;&lt;/contributors&gt;&lt;titles&gt;&lt;title&gt;Genetic diversity through human leukocyte antigen typing in end-stage renal disease patients and prospective donors of North India&lt;/title&gt;&lt;secondary-title&gt;Indian Journal of Pathology and Microbiology&lt;/secondary-title&gt;&lt;/titles&gt;&lt;periodical&gt;&lt;full-title&gt;Indian Journal of Pathology and Microbiology&lt;/full-title&gt;&lt;/periodical&gt;&lt;pages&gt;59&lt;/pages&gt;&lt;volume&gt;59&lt;/volume&gt;&lt;number&gt;1&lt;/number&gt;&lt;dates&gt;&lt;year&gt;2016&lt;/year&gt;&lt;/dates&gt;&lt;isbn&gt;0377-492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6" w:tooltip="Chowdhry, 2016 #2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Chowdhry, Makroo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8CC92B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8</w:t>
            </w:r>
          </w:p>
          <w:p w14:paraId="7B25B7B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1</w:t>
            </w:r>
          </w:p>
        </w:tc>
        <w:tc>
          <w:tcPr>
            <w:tcW w:w="1800" w:type="dxa"/>
          </w:tcPr>
          <w:p w14:paraId="7105F8F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ndia</w:t>
            </w:r>
          </w:p>
        </w:tc>
        <w:tc>
          <w:tcPr>
            <w:tcW w:w="1260" w:type="dxa"/>
          </w:tcPr>
          <w:p w14:paraId="0D2DF88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1350" w:type="dxa"/>
          </w:tcPr>
          <w:p w14:paraId="37A3F4D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255020" w:rsidRPr="00D53A48" w14:paraId="7147E295" w14:textId="77777777" w:rsidTr="00255020">
        <w:trPr>
          <w:trHeight w:val="313"/>
        </w:trPr>
        <w:tc>
          <w:tcPr>
            <w:tcW w:w="1151" w:type="dxa"/>
          </w:tcPr>
          <w:p w14:paraId="22BE5459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7AB69932" w14:textId="1166D00E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tel&lt;/Author&gt;&lt;Year&gt;2013&lt;/Year&gt;&lt;RecNum&gt;866&lt;/RecNum&gt;&lt;DisplayText&gt;(Patel, Patel et al. 2013)&lt;/DisplayText&gt;&lt;record&gt;&lt;rec-number&gt;866&lt;/rec-number&gt;&lt;foreign-keys&gt;&lt;key app="EN" db-id="wea2v92s49szx4ef99p5vtd50vzrv5rz9wxz"&gt;866&lt;/key&gt;&lt;/foreign-keys&gt;&lt;ref-type name="Journal Article"&gt;17&lt;/ref-type&gt;&lt;contributors&gt;&lt;authors&gt;&lt;author&gt;Patel, Jaina S&lt;/author&gt;&lt;author&gt;Patel, Manisha M&lt;/author&gt;&lt;author&gt;Koringa, Prakash G&lt;/author&gt;&lt;author&gt;Shah, Tejas M&lt;/author&gt;&lt;author&gt;Patel, Amrutlal K&lt;/author&gt;&lt;author&gt;Tripathi, Ajai K&lt;/author&gt;&lt;author&gt;Mathew, Anila&lt;/author&gt;&lt;author&gt;Rajapurkar, Mohan M&lt;/author&gt;&lt;author&gt;Joshi, Chaitanya G&lt;/author&gt;&lt;/authors&gt;&lt;/contributors&gt;&lt;titles&gt;&lt;title&gt;Human leukocyte antigen alleles, genotypes and haplotypes frequencies in renal transplant donors and recipients from West Central India&lt;/title&gt;&lt;secondary-title&gt;Indian journal of human genetics&lt;/secondary-title&gt;&lt;/titles&gt;&lt;periodical&gt;&lt;full-title&gt;Indian journal of human genetics&lt;/full-title&gt;&lt;/periodical&gt;&lt;pages&gt;219&lt;/pages&gt;&lt;volume&gt;19&lt;/volume&gt;&lt;number&gt;2&lt;/number&gt;&lt;dates&gt;&lt;year&gt;2013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9" w:tooltip="Patel, 2013 #866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tel, Patel et al. 2013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A1FFC3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</w:t>
            </w:r>
          </w:p>
          <w:p w14:paraId="481B96E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</w:t>
            </w:r>
          </w:p>
        </w:tc>
        <w:tc>
          <w:tcPr>
            <w:tcW w:w="1800" w:type="dxa"/>
          </w:tcPr>
          <w:p w14:paraId="657A173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ndia</w:t>
            </w:r>
          </w:p>
        </w:tc>
        <w:tc>
          <w:tcPr>
            <w:tcW w:w="1260" w:type="dxa"/>
          </w:tcPr>
          <w:p w14:paraId="17D9119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9</w:t>
            </w:r>
          </w:p>
        </w:tc>
        <w:tc>
          <w:tcPr>
            <w:tcW w:w="1350" w:type="dxa"/>
          </w:tcPr>
          <w:p w14:paraId="7D839BD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0</w:t>
            </w:r>
          </w:p>
        </w:tc>
      </w:tr>
      <w:tr w:rsidR="00255020" w:rsidRPr="00D53A48" w14:paraId="124C9745" w14:textId="77777777" w:rsidTr="00255020">
        <w:trPr>
          <w:trHeight w:val="313"/>
        </w:trPr>
        <w:tc>
          <w:tcPr>
            <w:tcW w:w="1151" w:type="dxa"/>
          </w:tcPr>
          <w:p w14:paraId="6DCC6D0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680A6E6" w14:textId="4361E36E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heen&lt;/Author&gt;&lt;Year&gt;2013&lt;/Year&gt;&lt;RecNum&gt;868&lt;/RecNum&gt;&lt;DisplayText&gt;(Shaheen, Soliman et al. 2013)&lt;/DisplayText&gt;&lt;record&gt;&lt;rec-number&gt;868&lt;/rec-number&gt;&lt;foreign-keys&gt;&lt;key app="EN" db-id="wea2v92s49szx4ef99p5vtd50vzrv5rz9wxz"&gt;868&lt;/key&gt;&lt;/foreign-keys&gt;&lt;ref-type name="Journal Article"&gt;17&lt;/ref-type&gt;&lt;contributors&gt;&lt;authors&gt;&lt;author&gt;Shaheen, Noha Mohamed Hosni&lt;/author&gt;&lt;author&gt;Soliman, Amin Roshdy&lt;/author&gt;&lt;author&gt;El-Khashab, Sahier Omar&lt;/author&gt;&lt;author&gt;Hanna, Mariam Onsy Farag&lt;/author&gt;&lt;/authors&gt;&lt;/contributors&gt;&lt;titles&gt;&lt;title&gt;HLA DRB1 alleles and hepatitis C virus infection in chronic kidney disease patients&lt;/title&gt;&lt;secondary-title&gt;Renal failure&lt;/secondary-title&gt;&lt;/titles&gt;&lt;periodical&gt;&lt;full-title&gt;Renal failure&lt;/full-title&gt;&lt;/periodical&gt;&lt;pages&gt;386-390&lt;/pages&gt;&lt;volume&gt;35&lt;/volume&gt;&lt;number&gt;3&lt;/number&gt;&lt;dates&gt;&lt;year&gt;2013&lt;/year&gt;&lt;/dates&gt;&lt;isbn&gt;0886-022X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4" w:tooltip="Shaheen, 2013 #86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heen, Soliman et al. 2013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08FA64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10</w:t>
            </w:r>
          </w:p>
          <w:p w14:paraId="41EB2B7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43</w:t>
            </w:r>
          </w:p>
        </w:tc>
        <w:tc>
          <w:tcPr>
            <w:tcW w:w="1800" w:type="dxa"/>
          </w:tcPr>
          <w:p w14:paraId="75EF521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gypt</w:t>
            </w:r>
          </w:p>
        </w:tc>
        <w:tc>
          <w:tcPr>
            <w:tcW w:w="1260" w:type="dxa"/>
          </w:tcPr>
          <w:p w14:paraId="792E133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1350" w:type="dxa"/>
          </w:tcPr>
          <w:p w14:paraId="77A4791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</w:tr>
      <w:tr w:rsidR="00255020" w:rsidRPr="00D53A48" w14:paraId="407FD1AC" w14:textId="77777777" w:rsidTr="00255020">
        <w:trPr>
          <w:trHeight w:val="313"/>
        </w:trPr>
        <w:tc>
          <w:tcPr>
            <w:tcW w:w="1151" w:type="dxa"/>
          </w:tcPr>
          <w:p w14:paraId="1F53DA75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EF06A4E" w14:textId="4D4FA9DB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ng&lt;/Author&gt;&lt;Year&gt;2016&lt;/Year&gt;&lt;RecNum&gt;869&lt;/RecNum&gt;&lt;DisplayText&gt;(Shang, Shen et al. 2016)&lt;/DisplayText&gt;&lt;record&gt;&lt;rec-number&gt;869&lt;/rec-number&gt;&lt;foreign-keys&gt;&lt;key app="EN" db-id="wea2v92s49szx4ef99p5vtd50vzrv5rz9wxz"&gt;869&lt;/key&gt;&lt;/foreign-keys&gt;&lt;ref-type name="Journal Article"&gt;17&lt;/ref-type&gt;&lt;contributors&gt;&lt;authors&gt;&lt;author&gt;Shang, Wenjun&lt;/author&gt;&lt;author&gt;Shen, Yuefeng&lt;/author&gt;&lt;author&gt;Gao, Shilin&lt;/author&gt;&lt;author&gt;Feng, Guiwen&lt;/author&gt;&lt;author&gt;Feng, Yonghua&lt;/author&gt;&lt;author&gt;Wang, Zhigang&lt;/author&gt;&lt;author&gt;Zhang, Xiaobai&lt;/author&gt;&lt;/authors&gt;&lt;/contributors&gt;&lt;titles&gt;&lt;title&gt;Comparison of HLA-A,-B and-DRB1 loci polymorphism between kidney transplants of uremia patients and healthy individuals in Central China&lt;/title&gt;&lt;secondary-title&gt;PloS one&lt;/secondary-title&gt;&lt;/titles&gt;&lt;periodical&gt;&lt;full-title&gt;PloS one&lt;/full-title&gt;&lt;/periodical&gt;&lt;pages&gt;e0165426&lt;/pages&gt;&lt;volume&gt;11&lt;/volume&gt;&lt;number&gt;10&lt;/number&gt;&lt;dates&gt;&lt;year&gt;2016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5" w:tooltip="Shang, 2016 #869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ng, Shen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82B2E3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64</w:t>
            </w:r>
          </w:p>
          <w:p w14:paraId="4B97F16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0,000</w:t>
            </w:r>
          </w:p>
        </w:tc>
        <w:tc>
          <w:tcPr>
            <w:tcW w:w="1800" w:type="dxa"/>
          </w:tcPr>
          <w:p w14:paraId="1F13FF7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5D3B466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17</w:t>
            </w:r>
          </w:p>
        </w:tc>
        <w:tc>
          <w:tcPr>
            <w:tcW w:w="1350" w:type="dxa"/>
          </w:tcPr>
          <w:p w14:paraId="46099C2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992</w:t>
            </w:r>
          </w:p>
        </w:tc>
      </w:tr>
      <w:tr w:rsidR="00255020" w:rsidRPr="00D53A48" w14:paraId="7B82916C" w14:textId="77777777" w:rsidTr="00255020">
        <w:trPr>
          <w:trHeight w:val="313"/>
        </w:trPr>
        <w:tc>
          <w:tcPr>
            <w:tcW w:w="1151" w:type="dxa"/>
          </w:tcPr>
          <w:p w14:paraId="029B7B58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1D799DD" w14:textId="0E9BF02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Bhallil&lt;/Author&gt;&lt;Year&gt;2017&lt;/Year&gt;&lt;RecNum&gt;870&lt;/RecNum&gt;&lt;DisplayText&gt;(Bhallil, Ibrahimi et al. 2017)&lt;/DisplayText&gt;&lt;record&gt;&lt;rec-number&gt;870&lt;/rec-number&gt;&lt;foreign-keys&gt;&lt;key app="EN" db-id="wea2v92s49szx4ef99p5vtd50vzrv5rz9wxz"&gt;870&lt;/key&gt;&lt;/foreign-keys&gt;&lt;ref-type name="Journal Article"&gt;17&lt;/ref-type&gt;&lt;contributors&gt;&lt;authors&gt;&lt;author&gt;Bhallil, Ouahiba&lt;/author&gt;&lt;author&gt;Ibrahimi, Aicha&lt;/author&gt;&lt;author&gt;Ouadghiri, Sanae&lt;/author&gt;&lt;author&gt;Ouzeddoun, Naima&lt;/author&gt;&lt;author&gt;Benseffaj, Nadia&lt;/author&gt;&lt;author&gt;Bayahia, Rabia&lt;/author&gt;&lt;author&gt;Essakalli, Malika&lt;/author&gt;&lt;/authors&gt;&lt;/contributors&gt;&lt;titles&gt;&lt;title&gt;HLA class II with lupus nephritis in moroccan patients&lt;/title&gt;&lt;secondary-title&gt;Immunological investigations&lt;/secondary-title&gt;&lt;/titles&gt;&lt;periodical&gt;&lt;full-title&gt;Immunological investigations&lt;/full-title&gt;&lt;/periodical&gt;&lt;pages&gt;1-9&lt;/pages&gt;&lt;volume&gt;46&lt;/volume&gt;&lt;number&gt;1&lt;/number&gt;&lt;dates&gt;&lt;year&gt;2017&lt;/year&gt;&lt;/dates&gt;&lt;isbn&gt;0882-013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4" w:tooltip="Bhallil, 2017 #870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Bhallil, Ibrahimi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736844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75</w:t>
            </w:r>
          </w:p>
          <w:p w14:paraId="317DBC9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169</w:t>
            </w:r>
          </w:p>
        </w:tc>
        <w:tc>
          <w:tcPr>
            <w:tcW w:w="1800" w:type="dxa"/>
          </w:tcPr>
          <w:p w14:paraId="3FB7A43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Moroccan</w:t>
            </w:r>
          </w:p>
        </w:tc>
        <w:tc>
          <w:tcPr>
            <w:tcW w:w="1260" w:type="dxa"/>
          </w:tcPr>
          <w:p w14:paraId="032301B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  <w:tc>
          <w:tcPr>
            <w:tcW w:w="1350" w:type="dxa"/>
          </w:tcPr>
          <w:p w14:paraId="71064E8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</w:tr>
      <w:tr w:rsidR="00255020" w:rsidRPr="00D53A48" w14:paraId="75C01600" w14:textId="77777777" w:rsidTr="00255020">
        <w:trPr>
          <w:trHeight w:val="313"/>
        </w:trPr>
        <w:tc>
          <w:tcPr>
            <w:tcW w:w="1151" w:type="dxa"/>
          </w:tcPr>
          <w:p w14:paraId="5B11D3D2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5F7F53B" w14:textId="0795D59E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lmogren&lt;/Author&gt;&lt;Year&gt;2012&lt;/Year&gt;&lt;RecNum&gt;871&lt;/RecNum&gt;&lt;DisplayText&gt;(Almogren, Shakoor et al. 2012)&lt;/DisplayText&gt;&lt;record&gt;&lt;rec-number&gt;871&lt;/rec-number&gt;&lt;foreign-keys&gt;&lt;key app="EN" db-id="wea2v92s49szx4ef99p5vtd50vzrv5rz9wxz"&gt;871&lt;/key&gt;&lt;/foreign-keys&gt;&lt;ref-type name="Journal Article"&gt;17&lt;/ref-type&gt;&lt;contributors&gt;&lt;authors&gt;&lt;author&gt;Almogren, A&lt;/author&gt;&lt;author&gt;Shakoor, Z&lt;/author&gt;&lt;author&gt;Hamam, KD&lt;/author&gt;&lt;/authors&gt;&lt;/contributors&gt;&lt;titles&gt;&lt;title&gt;Human leucocyte antigens: their association with end-stage renal disease in Saudi patients awaiting transplantation&lt;/title&gt;&lt;secondary-title&gt;British journal of biomedical science&lt;/secondary-title&gt;&lt;/titles&gt;&lt;periodical&gt;&lt;full-title&gt;British journal of biomedical science&lt;/full-title&gt;&lt;/periodical&gt;&lt;pages&gt;159-163&lt;/pages&gt;&lt;volume&gt;69&lt;/volume&gt;&lt;number&gt;4&lt;/number&gt;&lt;dates&gt;&lt;year&gt;2012&lt;/year&gt;&lt;/dates&gt;&lt;isbn&gt;0967-4845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3" w:tooltip="Almogren, 2012 #87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lmogren, Shakoor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487BF6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5</w:t>
            </w:r>
          </w:p>
          <w:p w14:paraId="06C6027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60</w:t>
            </w:r>
          </w:p>
        </w:tc>
        <w:tc>
          <w:tcPr>
            <w:tcW w:w="1800" w:type="dxa"/>
          </w:tcPr>
          <w:p w14:paraId="755996B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</w:tc>
        <w:tc>
          <w:tcPr>
            <w:tcW w:w="1260" w:type="dxa"/>
          </w:tcPr>
          <w:p w14:paraId="08F73A7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</w:t>
            </w:r>
          </w:p>
        </w:tc>
        <w:tc>
          <w:tcPr>
            <w:tcW w:w="1350" w:type="dxa"/>
          </w:tcPr>
          <w:p w14:paraId="0F8A3D8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255020" w:rsidRPr="00D53A48" w14:paraId="0E4CEA62" w14:textId="77777777" w:rsidTr="00255020">
        <w:trPr>
          <w:trHeight w:val="313"/>
        </w:trPr>
        <w:tc>
          <w:tcPr>
            <w:tcW w:w="1151" w:type="dxa"/>
          </w:tcPr>
          <w:p w14:paraId="6518ECE4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404040" w:themeColor="text1" w:themeTint="BF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404040" w:themeColor="text1" w:themeTint="BF"/>
                <w:sz w:val="20"/>
                <w:szCs w:val="20"/>
              </w:rPr>
              <w:t>DRB1*13</w:t>
            </w:r>
          </w:p>
        </w:tc>
        <w:tc>
          <w:tcPr>
            <w:tcW w:w="3619" w:type="dxa"/>
          </w:tcPr>
          <w:p w14:paraId="0844E071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800" w:type="dxa"/>
          </w:tcPr>
          <w:p w14:paraId="5562FAF5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800" w:type="dxa"/>
          </w:tcPr>
          <w:p w14:paraId="514273C7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260" w:type="dxa"/>
          </w:tcPr>
          <w:p w14:paraId="7D606CE9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  <w:tc>
          <w:tcPr>
            <w:tcW w:w="1350" w:type="dxa"/>
          </w:tcPr>
          <w:p w14:paraId="773F1BC1" w14:textId="77777777" w:rsidR="00255020" w:rsidRPr="00D53A48" w:rsidRDefault="00255020" w:rsidP="00A14877">
            <w:pPr>
              <w:rPr>
                <w:rFonts w:ascii="Cambria" w:hAnsi="Cambria"/>
                <w:color w:val="404040" w:themeColor="text1" w:themeTint="BF"/>
                <w:sz w:val="20"/>
                <w:szCs w:val="20"/>
              </w:rPr>
            </w:pPr>
          </w:p>
        </w:tc>
      </w:tr>
      <w:tr w:rsidR="00255020" w:rsidRPr="00D53A48" w14:paraId="0CE91E3E" w14:textId="77777777" w:rsidTr="00255020">
        <w:trPr>
          <w:trHeight w:val="313"/>
        </w:trPr>
        <w:tc>
          <w:tcPr>
            <w:tcW w:w="1151" w:type="dxa"/>
          </w:tcPr>
          <w:p w14:paraId="37C87197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1FBA8C58" w14:textId="6D8944F4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Fejzić&lt;/Author&gt;&lt;Year&gt;2017&lt;/Year&gt;&lt;RecNum&gt;20&lt;/RecNum&gt;&lt;DisplayText&gt;(Fejzić, Karamehić et al. 2017)&lt;/DisplayText&gt;&lt;record&gt;&lt;rec-number&gt;20&lt;/rec-number&gt;&lt;foreign-keys&gt;&lt;key app="EN" db-id="5varfadau95f5hetxr0vtv2u5xd9esa25avd"&gt;20&lt;/key&gt;&lt;/foreign-keys&gt;&lt;ref-type name="Journal Article"&gt;17&lt;/ref-type&gt;&lt;contributors&gt;&lt;authors&gt;&lt;author&gt;Fejzić, Elma&lt;/author&gt;&lt;author&gt;Karamehić, Jasenko&lt;/author&gt;&lt;author&gt;Eminović, Izet&lt;/author&gt;&lt;author&gt;Suljević, Damir&lt;/author&gt;&lt;author&gt;Alijagić, Andi&lt;/author&gt;&lt;author&gt;Bećirević, Semir&lt;/author&gt;&lt;author&gt;Šahović, Amela&lt;/author&gt;&lt;author&gt;Šišić, Sanela&lt;/author&gt;&lt;/authors&gt;&lt;/contributors&gt;&lt;titles&gt;&lt;title&gt;HLA Genotyping in Patients with End-Stage Renal Disease Waiting For Cadaveric Renal Transplantation in Federation of Bosnia and Herzegovina&lt;/title&gt;&lt;secondary-title&gt;Open access Macedonian journal of medical sciences&lt;/secondary-title&gt;&lt;/titles&gt;&lt;periodical&gt;&lt;full-title&gt;Open access Macedonian journal of medical sciences&lt;/full-title&gt;&lt;/periodical&gt;&lt;pages&gt;1&lt;/pages&gt;&lt;volume&gt;5&lt;/volume&gt;&lt;number&gt;1&lt;/number&gt;&lt;dates&gt;&lt;year&gt;2017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9" w:tooltip="Fejzić, 2017 #20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Fejzić, Karamehić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2A6C15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86</w:t>
            </w:r>
          </w:p>
          <w:p w14:paraId="625326D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50</w:t>
            </w:r>
          </w:p>
        </w:tc>
        <w:tc>
          <w:tcPr>
            <w:tcW w:w="1800" w:type="dxa"/>
          </w:tcPr>
          <w:p w14:paraId="2B065EA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Bosnia</w:t>
            </w:r>
          </w:p>
        </w:tc>
        <w:tc>
          <w:tcPr>
            <w:tcW w:w="1260" w:type="dxa"/>
          </w:tcPr>
          <w:p w14:paraId="2E69DDE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8</w:t>
            </w:r>
          </w:p>
        </w:tc>
        <w:tc>
          <w:tcPr>
            <w:tcW w:w="1350" w:type="dxa"/>
          </w:tcPr>
          <w:p w14:paraId="2E7280F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0</w:t>
            </w:r>
          </w:p>
        </w:tc>
      </w:tr>
      <w:tr w:rsidR="00255020" w:rsidRPr="00D53A48" w14:paraId="5D66AFFD" w14:textId="77777777" w:rsidTr="00255020">
        <w:trPr>
          <w:trHeight w:val="313"/>
        </w:trPr>
        <w:tc>
          <w:tcPr>
            <w:tcW w:w="1151" w:type="dxa"/>
          </w:tcPr>
          <w:p w14:paraId="6639F2FC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82B8BCE" w14:textId="22212E11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n&lt;/Author&gt;&lt;Year&gt;2019&lt;/Year&gt;&lt;RecNum&gt;2&lt;/RecNum&gt;&lt;DisplayText&gt;(Pan, Ma et al. 2019)&lt;/DisplayText&gt;&lt;record&gt;&lt;rec-number&gt;2&lt;/rec-number&gt;&lt;foreign-keys&gt;&lt;key app="EN" db-id="5varfadau95f5hetxr0vtv2u5xd9esa25avd"&gt;2&lt;/key&gt;&lt;/foreign-keys&gt;&lt;ref-type name="Journal Article"&gt;17&lt;/ref-type&gt;&lt;contributors&gt;&lt;authors&gt;&lt;author&gt;Pan, Qinqin&lt;/author&gt;&lt;author&gt;Ma, Xiao&lt;/author&gt;&lt;author&gt;Chen, Hao&lt;/author&gt;&lt;author&gt;Fan, Su&lt;/author&gt;&lt;author&gt;Wang, Xiaoyan&lt;/author&gt;&lt;author&gt;You, Yajie&lt;/author&gt;&lt;author&gt;Wang, Zijie&lt;/author&gt;&lt;author&gt;Sun, Li&lt;/author&gt;&lt;author&gt;Zhao, Xing&lt;/author&gt;&lt;author&gt;Shen, Jie&lt;/author&gt;&lt;/authors&gt;&lt;/contributors&gt;&lt;titles&gt;&lt;title&gt;A single center study of protective and susceptible HLA alleles and haplotypes with end-stage renal disease in China&lt;/title&gt;&lt;secondary-title&gt;Human Immunology&lt;/secondary-title&gt;&lt;/titles&gt;&lt;periodical&gt;&lt;full-title&gt;Human Immunology&lt;/full-title&gt;&lt;/periodical&gt;&lt;pages&gt;943-947&lt;/pages&gt;&lt;volume&gt;80&lt;/volume&gt;&lt;number&gt;11&lt;/number&gt;&lt;dates&gt;&lt;year&gt;2019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8" w:tooltip="Pan, 2019 #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n, M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99F4B0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99</w:t>
            </w:r>
          </w:p>
          <w:p w14:paraId="0F0D582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584</w:t>
            </w:r>
          </w:p>
        </w:tc>
        <w:tc>
          <w:tcPr>
            <w:tcW w:w="1800" w:type="dxa"/>
          </w:tcPr>
          <w:p w14:paraId="0DFBB48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0C484E4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4</w:t>
            </w:r>
          </w:p>
        </w:tc>
        <w:tc>
          <w:tcPr>
            <w:tcW w:w="1350" w:type="dxa"/>
          </w:tcPr>
          <w:p w14:paraId="4CF06B2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99</w:t>
            </w:r>
          </w:p>
        </w:tc>
      </w:tr>
      <w:tr w:rsidR="00255020" w:rsidRPr="00D53A48" w14:paraId="1E4D1749" w14:textId="77777777" w:rsidTr="00255020">
        <w:trPr>
          <w:trHeight w:val="313"/>
        </w:trPr>
        <w:tc>
          <w:tcPr>
            <w:tcW w:w="1151" w:type="dxa"/>
          </w:tcPr>
          <w:p w14:paraId="477A67C2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3DEB5811" w14:textId="5C07E7EA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Mosaad&lt;/Author&gt;&lt;Year&gt;2014&lt;/Year&gt;&lt;RecNum&gt;4&lt;/RecNum&gt;&lt;DisplayText&gt;(Mosaad, Mansour et al. 2014)&lt;/DisplayText&gt;&lt;record&gt;&lt;rec-number&gt;4&lt;/rec-number&gt;&lt;foreign-keys&gt;&lt;key app="EN" db-id="5varfadau95f5hetxr0vtv2u5xd9esa25avd"&gt;4&lt;/key&gt;&lt;/foreign-keys&gt;&lt;ref-type name="Journal Article"&gt;17&lt;/ref-type&gt;&lt;contributors&gt;&lt;authors&gt;&lt;author&gt;Mosaad, Youssef M&lt;/author&gt;&lt;author&gt;Mansour, Merveet&lt;/author&gt;&lt;author&gt;Al-Muzairai, Ibrahim&lt;/author&gt;&lt;author&gt;Al-Otabi, Turky&lt;/author&gt;&lt;author&gt;Abdul-Moneam, Mohamed&lt;/author&gt;&lt;author&gt;Al-Attiyah, Rajaa&lt;/author&gt;&lt;author&gt;Shahin, Manal&lt;/author&gt;&lt;/authors&gt;&lt;/contributors&gt;&lt;titles&gt;&lt;title&gt;Association between Human Leukocyte Antigens (HLA-A,-B, and-DR) and end-stage renal disease in Kuwaiti patients awaiting transplantation&lt;/title&gt;&lt;secondary-title&gt;Renal failure&lt;/secondary-title&gt;&lt;/titles&gt;&lt;periodical&gt;&lt;full-title&gt;Renal failure&lt;/full-title&gt;&lt;/periodical&gt;&lt;pages&gt;1317-1321&lt;/pages&gt;&lt;volume&gt;36&lt;/volume&gt;&lt;number&gt;8&lt;/number&gt;&lt;dates&gt;&lt;year&gt;2014&lt;/year&gt;&lt;/dates&gt;&lt;isbn&gt;0886-022X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4" w:tooltip="Mosaad, 2014 #4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Mosaad, Mansour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89E4EC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334</w:t>
            </w:r>
          </w:p>
          <w:p w14:paraId="3C420B6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1</w:t>
            </w:r>
          </w:p>
        </w:tc>
        <w:tc>
          <w:tcPr>
            <w:tcW w:w="1800" w:type="dxa"/>
          </w:tcPr>
          <w:p w14:paraId="4CBB5A3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Kuwait</w:t>
            </w:r>
          </w:p>
        </w:tc>
        <w:tc>
          <w:tcPr>
            <w:tcW w:w="1260" w:type="dxa"/>
          </w:tcPr>
          <w:p w14:paraId="4A80988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8</w:t>
            </w:r>
          </w:p>
        </w:tc>
        <w:tc>
          <w:tcPr>
            <w:tcW w:w="1350" w:type="dxa"/>
          </w:tcPr>
          <w:p w14:paraId="4267E40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6</w:t>
            </w:r>
          </w:p>
        </w:tc>
      </w:tr>
      <w:tr w:rsidR="00255020" w:rsidRPr="00D53A48" w14:paraId="3D91F5AD" w14:textId="77777777" w:rsidTr="00255020">
        <w:trPr>
          <w:trHeight w:val="313"/>
        </w:trPr>
        <w:tc>
          <w:tcPr>
            <w:tcW w:w="1151" w:type="dxa"/>
          </w:tcPr>
          <w:p w14:paraId="0E830059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2B10BFB" w14:textId="76AFB4B1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amdi&lt;/Author&gt;&lt;Year&gt;2014&lt;/Year&gt;&lt;RecNum&gt;1&lt;/RecNum&gt;&lt;DisplayText&gt;(Hamdi, Al-Hababi et al. 2014)&lt;/DisplayText&gt;&lt;record&gt;&lt;rec-number&gt;1&lt;/rec-number&gt;&lt;foreign-keys&gt;&lt;key app="EN" db-id="5varfadau95f5hetxr0vtv2u5xd9esa25avd"&gt;1&lt;/key&gt;&lt;/foreign-keys&gt;&lt;ref-type name="Journal Article"&gt;17&lt;/ref-type&gt;&lt;contributors&gt;&lt;authors&gt;&lt;author&gt;Hamdi, Nuha Mahmoud&lt;/author&gt;&lt;author&gt;Al-Hababi, Fadel Hassan&lt;/author&gt;&lt;author&gt;Eid, Amr Ekhlas&lt;/author&gt;&lt;/authors&gt;&lt;/contributors&gt;&lt;titles&gt;&lt;title&gt;HLA class I and class II associations with ESRD in Saudi Arabian population&lt;/title&gt;&lt;secondary-title&gt;PloS one&lt;/secondary-title&gt;&lt;/titles&gt;&lt;periodical&gt;&lt;full-title&gt;PloS one&lt;/full-title&gt;&lt;/periodical&gt;&lt;pages&gt;e111403&lt;/pages&gt;&lt;volume&gt;9&lt;/volume&gt;&lt;number&gt;11&lt;/number&gt;&lt;dates&gt;&lt;year&gt;2014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0" w:tooltip="Hamdi, 2014 #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amdi, Al-Hababi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D25781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700</w:t>
            </w:r>
          </w:p>
          <w:p w14:paraId="517E123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10</w:t>
            </w:r>
          </w:p>
        </w:tc>
        <w:tc>
          <w:tcPr>
            <w:tcW w:w="1800" w:type="dxa"/>
          </w:tcPr>
          <w:p w14:paraId="6C8E3AA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iba</w:t>
            </w:r>
          </w:p>
        </w:tc>
        <w:tc>
          <w:tcPr>
            <w:tcW w:w="1260" w:type="dxa"/>
          </w:tcPr>
          <w:p w14:paraId="276DBF2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14</w:t>
            </w:r>
          </w:p>
        </w:tc>
        <w:tc>
          <w:tcPr>
            <w:tcW w:w="1350" w:type="dxa"/>
          </w:tcPr>
          <w:p w14:paraId="384A75D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8</w:t>
            </w:r>
          </w:p>
        </w:tc>
      </w:tr>
      <w:tr w:rsidR="00255020" w:rsidRPr="00D53A48" w14:paraId="6CA634C2" w14:textId="77777777" w:rsidTr="00255020">
        <w:trPr>
          <w:trHeight w:val="313"/>
        </w:trPr>
        <w:tc>
          <w:tcPr>
            <w:tcW w:w="1151" w:type="dxa"/>
          </w:tcPr>
          <w:p w14:paraId="238AC5F7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1DD95F96" w14:textId="3D5986C8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érez-Luque&lt;/Author&gt;&lt;Year&gt;2000&lt;/Year&gt;&lt;RecNum&gt;17&lt;/RecNum&gt;&lt;DisplayText&gt;(Pérez-Luque, Malacara et al. 2000)&lt;/DisplayText&gt;&lt;record&gt;&lt;rec-number&gt;17&lt;/rec-number&gt;&lt;foreign-keys&gt;&lt;key app="EN" db-id="5varfadau95f5hetxr0vtv2u5xd9esa25avd"&gt;17&lt;/key&gt;&lt;/foreign-keys&gt;&lt;ref-type name="Journal Article"&gt;17&lt;/ref-type&gt;&lt;contributors&gt;&lt;authors&gt;&lt;author&gt;Pérez-Luque, Elva&lt;/author&gt;&lt;author&gt;Malacara, Juan Manuel&lt;/author&gt;&lt;author&gt;Olivo-Dı́az, Angélica&lt;/author&gt;&lt;author&gt;Aláez, Carmen&lt;/author&gt;&lt;author&gt;Debaz, Héctor&lt;/author&gt;&lt;author&gt;Vázquez-Garcia, Miriam&lt;/author&gt;&lt;author&gt;Garay, Ma Eugenia&lt;/author&gt;&lt;author&gt;Nava, Laura E&lt;/author&gt;&lt;author&gt;Burguete, Ana&lt;/author&gt;&lt;author&gt;Gorodezky, Clara&lt;/author&gt;&lt;/authors&gt;&lt;/contributors&gt;&lt;titles&gt;&lt;title&gt;Contribution of HLA class II genes to end stage renal disease in mexican patients with type 2 diabetes mellitus&lt;/title&gt;&lt;secondary-title&gt;Human Immunology&lt;/secondary-title&gt;&lt;/titles&gt;&lt;periodical&gt;&lt;full-title&gt;Human Immunology&lt;/full-title&gt;&lt;/periodical&gt;&lt;pages&gt;1031-1038&lt;/pages&gt;&lt;volume&gt;61&lt;/volume&gt;&lt;number&gt;10&lt;/number&gt;&lt;dates&gt;&lt;year&gt;2000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0" w:tooltip="Pérez-Luque, 2000 #1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érez-Luque, Malacara et al. 2000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734C29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2</w:t>
            </w:r>
          </w:p>
          <w:p w14:paraId="7E196D5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lastRenderedPageBreak/>
              <w:t>Control=101</w:t>
            </w:r>
          </w:p>
        </w:tc>
        <w:tc>
          <w:tcPr>
            <w:tcW w:w="1800" w:type="dxa"/>
          </w:tcPr>
          <w:p w14:paraId="3085CBE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lastRenderedPageBreak/>
              <w:t>Mexico</w:t>
            </w:r>
          </w:p>
        </w:tc>
        <w:tc>
          <w:tcPr>
            <w:tcW w:w="1260" w:type="dxa"/>
          </w:tcPr>
          <w:p w14:paraId="17EC101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</w:t>
            </w:r>
          </w:p>
        </w:tc>
        <w:tc>
          <w:tcPr>
            <w:tcW w:w="1350" w:type="dxa"/>
          </w:tcPr>
          <w:p w14:paraId="563244E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</w:t>
            </w:r>
          </w:p>
        </w:tc>
      </w:tr>
      <w:tr w:rsidR="00255020" w:rsidRPr="00D53A48" w14:paraId="56DE2484" w14:textId="77777777" w:rsidTr="00255020">
        <w:trPr>
          <w:trHeight w:val="313"/>
        </w:trPr>
        <w:tc>
          <w:tcPr>
            <w:tcW w:w="1151" w:type="dxa"/>
          </w:tcPr>
          <w:p w14:paraId="3F42F6A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6FE42F6" w14:textId="3EB5036C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demović-Sazdanić&lt;/Author&gt;&lt;Year&gt;2019&lt;/Year&gt;&lt;RecNum&gt;7&lt;/RecNum&gt;&lt;DisplayText&gt;(Ademović-Sazdanić and Vojvodić 2019)&lt;/DisplayText&gt;&lt;record&gt;&lt;rec-number&gt;7&lt;/rec-number&gt;&lt;foreign-keys&gt;&lt;key app="EN" db-id="5varfadau95f5hetxr0vtv2u5xd9esa25avd"&gt;7&lt;/key&gt;&lt;/foreign-keys&gt;&lt;ref-type name="Journal Article"&gt;17&lt;/ref-type&gt;&lt;contributors&gt;&lt;authors&gt;&lt;author&gt;Ademović-Sazdanić, Dušica&lt;/author&gt;&lt;author&gt;Vojvodić, Svetlana&lt;/author&gt;&lt;/authors&gt;&lt;/contributors&gt;&lt;titles&gt;&lt;title&gt;Human leukocyte antigen polymorphisms as susceptibility risk factors for end stage renal disease&lt;/title&gt;&lt;secondary-title&gt;Genetika&lt;/secondary-title&gt;&lt;/titles&gt;&lt;periodical&gt;&lt;full-title&gt;Genetika&lt;/full-title&gt;&lt;/periodical&gt;&lt;pages&gt;607-617&lt;/pages&gt;&lt;volume&gt;51&lt;/volume&gt;&lt;number&gt;2&lt;/number&gt;&lt;dates&gt;&lt;year&gt;2019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" w:tooltip="Ademović-Sazdanić, 2019 #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demović-Sazdanić and Vojvodić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35B915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0</w:t>
            </w:r>
          </w:p>
          <w:p w14:paraId="4AE466E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90</w:t>
            </w:r>
          </w:p>
        </w:tc>
        <w:tc>
          <w:tcPr>
            <w:tcW w:w="1800" w:type="dxa"/>
          </w:tcPr>
          <w:p w14:paraId="374C04F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erbia</w:t>
            </w:r>
          </w:p>
        </w:tc>
        <w:tc>
          <w:tcPr>
            <w:tcW w:w="1260" w:type="dxa"/>
          </w:tcPr>
          <w:p w14:paraId="7A66F37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0</w:t>
            </w:r>
          </w:p>
        </w:tc>
        <w:tc>
          <w:tcPr>
            <w:tcW w:w="1350" w:type="dxa"/>
          </w:tcPr>
          <w:p w14:paraId="5A96C22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30</w:t>
            </w:r>
          </w:p>
        </w:tc>
      </w:tr>
      <w:tr w:rsidR="00255020" w:rsidRPr="00D53A48" w14:paraId="189099D7" w14:textId="77777777" w:rsidTr="00255020">
        <w:trPr>
          <w:trHeight w:val="313"/>
        </w:trPr>
        <w:tc>
          <w:tcPr>
            <w:tcW w:w="1151" w:type="dxa"/>
          </w:tcPr>
          <w:p w14:paraId="232BD138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3060F15" w14:textId="0820E5C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Dai&lt;/Author&gt;&lt;Year&gt;2015&lt;/Year&gt;&lt;RecNum&gt;11&lt;/RecNum&gt;&lt;DisplayText&gt;(Dai, Chu et al. 2015)&lt;/DisplayText&gt;&lt;record&gt;&lt;rec-number&gt;11&lt;/rec-number&gt;&lt;foreign-keys&gt;&lt;key app="EN" db-id="5varfadau95f5hetxr0vtv2u5xd9esa25avd"&gt;11&lt;/key&gt;&lt;/foreign-keys&gt;&lt;ref-type name="Journal Article"&gt;17&lt;/ref-type&gt;&lt;contributors&gt;&lt;authors&gt;&lt;author&gt;Dai, Ciou-Sia&lt;/author&gt;&lt;author&gt;Chu, Chen-Chung&lt;/author&gt;&lt;author&gt;Chen, Shin-Fan&lt;/author&gt;&lt;author&gt;Sun, Chiao-Yin&lt;/author&gt;&lt;author&gt;Lin, Marie&lt;/author&gt;&lt;author&gt;Lee, Chin-Chan&lt;/author&gt;&lt;/authors&gt;&lt;/contributors&gt;&lt;titles&gt;&lt;title&gt;Association between human leucocyte antigen subtypes and risk of end stage renal disease in Taiwanese: a retrospective study&lt;/title&gt;&lt;secondary-title&gt;BMC nephrology&lt;/secondary-title&gt;&lt;/titles&gt;&lt;periodical&gt;&lt;full-title&gt;BMC nephrology&lt;/full-title&gt;&lt;/periodical&gt;&lt;pages&gt;177&lt;/pages&gt;&lt;volume&gt;16&lt;/volume&gt;&lt;number&gt;1&lt;/number&gt;&lt;dates&gt;&lt;year&gt;2015&lt;/year&gt;&lt;/dates&gt;&lt;isbn&gt;1471-236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7" w:tooltip="Dai, 2015 #1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Dai, Chu et al. 2015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7A7D8C3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1</w:t>
            </w:r>
          </w:p>
          <w:p w14:paraId="3D7A0AC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0</w:t>
            </w:r>
          </w:p>
        </w:tc>
        <w:tc>
          <w:tcPr>
            <w:tcW w:w="1800" w:type="dxa"/>
          </w:tcPr>
          <w:p w14:paraId="0DFC4FA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aiwan</w:t>
            </w:r>
          </w:p>
        </w:tc>
        <w:tc>
          <w:tcPr>
            <w:tcW w:w="1260" w:type="dxa"/>
          </w:tcPr>
          <w:p w14:paraId="2387BD7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6</w:t>
            </w:r>
          </w:p>
        </w:tc>
        <w:tc>
          <w:tcPr>
            <w:tcW w:w="1350" w:type="dxa"/>
          </w:tcPr>
          <w:p w14:paraId="297B456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7</w:t>
            </w:r>
          </w:p>
        </w:tc>
      </w:tr>
      <w:tr w:rsidR="00255020" w:rsidRPr="00D53A48" w14:paraId="0D9B2CF5" w14:textId="77777777" w:rsidTr="00255020">
        <w:trPr>
          <w:trHeight w:val="313"/>
        </w:trPr>
        <w:tc>
          <w:tcPr>
            <w:tcW w:w="1151" w:type="dxa"/>
          </w:tcPr>
          <w:p w14:paraId="7E6A7CA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63E2C86" w14:textId="4EE454E0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ieu&lt;/Author&gt;&lt;Year&gt;2019&lt;/Year&gt;&lt;RecNum&gt;12&lt;/RecNum&gt;&lt;DisplayText&gt;(Hieu, Ha et al. 2019)&lt;/DisplayText&gt;&lt;record&gt;&lt;rec-number&gt;12&lt;/rec-number&gt;&lt;foreign-keys&gt;&lt;key app="EN" db-id="5varfadau95f5hetxr0vtv2u5xd9esa25avd"&gt;12&lt;/key&gt;&lt;/foreign-keys&gt;&lt;ref-type name="Conference Proceedings"&gt;10&lt;/ref-type&gt;&lt;contributors&gt;&lt;authors&gt;&lt;author&gt;Hieu, Ho Trung&lt;/author&gt;&lt;author&gt;Ha, Nguyen Thu&lt;/author&gt;&lt;author&gt;Nghi, Tran Hong&lt;/author&gt;&lt;/authors&gt;&lt;/contributors&gt;&lt;titles&gt;&lt;title&gt;Association of Human Leukocyte Antigen Haplotypes With End-Stage Renal Disease in Vietnamese Patients Prior to First Transplantation&lt;/title&gt;&lt;secondary-title&gt;Transplantation proceedings&lt;/secondary-title&gt;&lt;/titles&gt;&lt;pages&gt;2549-2554&lt;/pages&gt;&lt;volume&gt;51&lt;/volume&gt;&lt;dates&gt;&lt;year&gt;2019&lt;/year&gt;&lt;/dates&gt;&lt;publisher&gt;Elsevier&lt;/publisher&gt;&lt;isbn&gt;0041-1345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1" w:tooltip="Hieu, 2019 #1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ieu, H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A3F00B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96</w:t>
            </w:r>
          </w:p>
          <w:p w14:paraId="4E0A9BB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87</w:t>
            </w:r>
          </w:p>
        </w:tc>
        <w:tc>
          <w:tcPr>
            <w:tcW w:w="1800" w:type="dxa"/>
          </w:tcPr>
          <w:p w14:paraId="08044FF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Vietnam</w:t>
            </w:r>
          </w:p>
        </w:tc>
        <w:tc>
          <w:tcPr>
            <w:tcW w:w="1260" w:type="dxa"/>
          </w:tcPr>
          <w:p w14:paraId="287B743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5</w:t>
            </w:r>
          </w:p>
        </w:tc>
        <w:tc>
          <w:tcPr>
            <w:tcW w:w="1350" w:type="dxa"/>
          </w:tcPr>
          <w:p w14:paraId="23264D8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7</w:t>
            </w:r>
          </w:p>
        </w:tc>
      </w:tr>
      <w:tr w:rsidR="00255020" w:rsidRPr="00D53A48" w14:paraId="6700A551" w14:textId="77777777" w:rsidTr="00255020">
        <w:trPr>
          <w:trHeight w:val="313"/>
        </w:trPr>
        <w:tc>
          <w:tcPr>
            <w:tcW w:w="1151" w:type="dxa"/>
          </w:tcPr>
          <w:p w14:paraId="1518668F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4232E39" w14:textId="56147554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5&lt;/Year&gt;&lt;RecNum&gt;13&lt;/RecNum&gt;&lt;DisplayText&gt;(Nassar, Al-Shamahy et al. 2015)&lt;/DisplayText&gt;&lt;record&gt;&lt;rec-number&gt;13&lt;/rec-number&gt;&lt;foreign-keys&gt;&lt;key app="EN" db-id="5varfadau95f5hetxr0vtv2u5xd9esa25avd"&gt;13&lt;/key&gt;&lt;/foreign-keys&gt;&lt;ref-type name="Journal Article"&gt;17&lt;/ref-type&gt;&lt;contributors&gt;&lt;authors&gt;&lt;author&gt;Nassar, Mogahid Y&lt;/author&gt;&lt;author&gt;Al-Shamahy, Hassan A&lt;/author&gt;&lt;author&gt;Masood, Haitham AA&lt;/author&gt;&lt;/authors&gt;&lt;/contributors&gt;&lt;titles&gt;&lt;title&gt;The Association between Human Leukocyte Antigens and Hypertensive End-Stage Renal Failure among Yemeni Patients&lt;/title&gt;&lt;secondary-title&gt;Sultan Qaboos University Medical Journal&lt;/secondary-title&gt;&lt;/titles&gt;&lt;periodical&gt;&lt;full-title&gt;Sultan Qaboos University Medical Journal&lt;/full-title&gt;&lt;/periodical&gt;&lt;pages&gt;e241&lt;/pages&gt;&lt;volume&gt;15&lt;/volume&gt;&lt;number&gt;2&lt;/number&gt;&lt;dates&gt;&lt;year&gt;2015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6" w:tooltip="Nassar, 2015 #1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5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4B13C5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50</w:t>
            </w:r>
          </w:p>
          <w:p w14:paraId="0E64A43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50</w:t>
            </w:r>
          </w:p>
        </w:tc>
        <w:tc>
          <w:tcPr>
            <w:tcW w:w="1800" w:type="dxa"/>
          </w:tcPr>
          <w:p w14:paraId="45FC4D7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7B356BC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7</w:t>
            </w:r>
          </w:p>
        </w:tc>
        <w:tc>
          <w:tcPr>
            <w:tcW w:w="1350" w:type="dxa"/>
          </w:tcPr>
          <w:p w14:paraId="4B74BA6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5</w:t>
            </w:r>
          </w:p>
        </w:tc>
      </w:tr>
      <w:tr w:rsidR="00255020" w:rsidRPr="00D53A48" w14:paraId="2C26DCE1" w14:textId="77777777" w:rsidTr="00255020">
        <w:trPr>
          <w:trHeight w:val="313"/>
        </w:trPr>
        <w:tc>
          <w:tcPr>
            <w:tcW w:w="1151" w:type="dxa"/>
          </w:tcPr>
          <w:p w14:paraId="1ED306F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0C00DB3" w14:textId="1C7A6F65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Nassar&lt;/Author&gt;&lt;Year&gt;2017&lt;/Year&gt;&lt;RecNum&gt;14&lt;/RecNum&gt;&lt;DisplayText&gt;(Nassar, Al-Shamahy et al. 2017)&lt;/DisplayText&gt;&lt;record&gt;&lt;rec-number&gt;14&lt;/rec-number&gt;&lt;foreign-keys&gt;&lt;key app="EN" db-id="5varfadau95f5hetxr0vtv2u5xd9esa25avd"&gt;14&lt;/key&gt;&lt;/foreign-keys&gt;&lt;ref-type name="Journal Article"&gt;17&lt;/ref-type&gt;&lt;contributors&gt;&lt;authors&gt;&lt;author&gt;Nassar, Mogahid Yahi&amp;apos;&lt;/author&gt;&lt;author&gt;Al-Shamahy, Hassan Abdulwahab&lt;/author&gt;&lt;author&gt;Al-Samawi, Abdullah Saleh&lt;/author&gt;&lt;author&gt;Asba, Abu&lt;/author&gt;&lt;author&gt;Waza&amp;apos;a, Nagieb&lt;/author&gt;&lt;author&gt;El-Nono, Ibrahiem Husain&lt;/author&gt;&lt;author&gt;Masood, Haitham Abdulwahab&lt;/author&gt;&lt;/authors&gt;&lt;/contributors&gt;&lt;titles&gt;&lt;title&gt;Human Leukocyte Antigen Class I and II Variants in Yemeni Patients with Chronic Renal Failure&lt;/title&gt;&lt;secondary-title&gt;Iranian Journal of Immunology&lt;/secondary-title&gt;&lt;/titles&gt;&lt;periodical&gt;&lt;full-title&gt;Iranian Journal of Immunology&lt;/full-title&gt;&lt;/periodical&gt;&lt;pages&gt;240-249&lt;/pages&gt;&lt;volume&gt;14&lt;/volume&gt;&lt;number&gt;3&lt;/number&gt;&lt;dates&gt;&lt;year&gt;2017&lt;/year&gt;&lt;/dates&gt;&lt;isbn&gt;1735-138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5" w:tooltip="Nassar, 2017 #3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Nassar, Al-Shamahy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2DA543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87</w:t>
            </w:r>
          </w:p>
          <w:p w14:paraId="0CDC65D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4</w:t>
            </w:r>
          </w:p>
        </w:tc>
        <w:tc>
          <w:tcPr>
            <w:tcW w:w="1800" w:type="dxa"/>
          </w:tcPr>
          <w:p w14:paraId="7E3BCFF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Yemen</w:t>
            </w:r>
          </w:p>
        </w:tc>
        <w:tc>
          <w:tcPr>
            <w:tcW w:w="1260" w:type="dxa"/>
          </w:tcPr>
          <w:p w14:paraId="57A6D01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0</w:t>
            </w:r>
          </w:p>
        </w:tc>
        <w:tc>
          <w:tcPr>
            <w:tcW w:w="1350" w:type="dxa"/>
          </w:tcPr>
          <w:p w14:paraId="35895C3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8</w:t>
            </w:r>
          </w:p>
        </w:tc>
      </w:tr>
      <w:tr w:rsidR="00255020" w:rsidRPr="00D53A48" w14:paraId="7365976B" w14:textId="77777777" w:rsidTr="00255020">
        <w:trPr>
          <w:trHeight w:val="313"/>
        </w:trPr>
        <w:tc>
          <w:tcPr>
            <w:tcW w:w="1151" w:type="dxa"/>
          </w:tcPr>
          <w:p w14:paraId="69F47E53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39F2724" w14:textId="6A8454A0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Karahan&lt;/Author&gt;&lt;Year&gt;2009&lt;/Year&gt;&lt;RecNum&gt;8&lt;/RecNum&gt;&lt;DisplayText&gt;(Karahan, Seyhun et al. 2009)&lt;/DisplayText&gt;&lt;record&gt;&lt;rec-number&gt;8&lt;/rec-number&gt;&lt;foreign-keys&gt;&lt;key app="EN" db-id="5varfadau95f5hetxr0vtv2u5xd9esa25avd"&gt;8&lt;/key&gt;&lt;/foreign-keys&gt;&lt;ref-type name="Journal Article"&gt;17&lt;/ref-type&gt;&lt;contributors&gt;&lt;authors&gt;&lt;author&gt;Karahan, Gonca Emel&lt;/author&gt;&lt;author&gt;Seyhun, Yalcin&lt;/author&gt;&lt;author&gt;Oguz, Fatma Savran&lt;/author&gt;&lt;author&gt;Kekik, Cigdem&lt;/author&gt;&lt;author&gt;Onal, Ayse Emel&lt;/author&gt;&lt;author&gt;Yazici, Halil&lt;/author&gt;&lt;author&gt;Turkmen, Aydin&lt;/author&gt;&lt;author&gt;Aydin, Ali Emin&lt;/author&gt;&lt;author&gt;Sever, Mehmet Sukru&lt;/author&gt;&lt;author&gt;Eldegez, Ulug&lt;/author&gt;&lt;/authors&gt;&lt;/contributors&gt;&lt;titles&gt;&lt;title&gt;Impact of HLA on the underlying primary diseases in Turkish patients with end-stage renal disease&lt;/title&gt;&lt;secondary-title&gt;Renal failure&lt;/secondary-title&gt;&lt;/titles&gt;&lt;periodical&gt;&lt;full-title&gt;Renal failure&lt;/full-title&gt;&lt;/periodical&gt;&lt;pages&gt;44-49&lt;/pages&gt;&lt;volume&gt;31&lt;/volume&gt;&lt;number&gt;1&lt;/number&gt;&lt;dates&gt;&lt;year&gt;2009&lt;/year&gt;&lt;/dates&gt;&lt;isbn&gt;0886-022X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2" w:tooltip="Karahan, 2009 #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Karahan, Seyhun et al. 200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BAD8CF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587</w:t>
            </w:r>
          </w:p>
          <w:p w14:paraId="7C06718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643</w:t>
            </w:r>
          </w:p>
        </w:tc>
        <w:tc>
          <w:tcPr>
            <w:tcW w:w="1800" w:type="dxa"/>
          </w:tcPr>
          <w:p w14:paraId="1E3DCA5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urkish</w:t>
            </w:r>
          </w:p>
        </w:tc>
        <w:tc>
          <w:tcPr>
            <w:tcW w:w="1260" w:type="dxa"/>
          </w:tcPr>
          <w:p w14:paraId="438943E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10</w:t>
            </w:r>
          </w:p>
        </w:tc>
        <w:tc>
          <w:tcPr>
            <w:tcW w:w="1350" w:type="dxa"/>
          </w:tcPr>
          <w:p w14:paraId="03FEC0E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22</w:t>
            </w:r>
          </w:p>
        </w:tc>
      </w:tr>
      <w:tr w:rsidR="00255020" w:rsidRPr="00D53A48" w14:paraId="4D90A4B1" w14:textId="77777777" w:rsidTr="00255020">
        <w:trPr>
          <w:trHeight w:val="313"/>
        </w:trPr>
        <w:tc>
          <w:tcPr>
            <w:tcW w:w="1151" w:type="dxa"/>
          </w:tcPr>
          <w:p w14:paraId="1B6EDFE1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78F85E5" w14:textId="6EB3FA5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Chowdhry&lt;/Author&gt;&lt;Year&gt;2016&lt;/Year&gt;&lt;RecNum&gt;28&lt;/RecNum&gt;&lt;DisplayText&gt;(Chowdhry, Makroo et al. 2016)&lt;/DisplayText&gt;&lt;record&gt;&lt;rec-number&gt;28&lt;/rec-number&gt;&lt;foreign-keys&gt;&lt;key app="EN" db-id="z052595vx9wreae0ef6xvztuxv5z2af52wv0"&gt;28&lt;/key&gt;&lt;/foreign-keys&gt;&lt;ref-type name="Journal Article"&gt;17&lt;/ref-type&gt;&lt;contributors&gt;&lt;authors&gt;&lt;author&gt;Chowdhry, Mohit&lt;/author&gt;&lt;author&gt;Makroo, Raj Nath&lt;/author&gt;&lt;author&gt;Kumar, Manoj&lt;/author&gt;&lt;/authors&gt;&lt;/contributors&gt;&lt;titles&gt;&lt;title&gt;Genetic diversity through human leukocyte antigen typing in end-stage renal disease patients and prospective donors of North India&lt;/title&gt;&lt;secondary-title&gt;Indian Journal of Pathology and Microbiology&lt;/secondary-title&gt;&lt;/titles&gt;&lt;periodical&gt;&lt;full-title&gt;Indian Journal of Pathology and Microbiology&lt;/full-title&gt;&lt;/periodical&gt;&lt;pages&gt;59&lt;/pages&gt;&lt;volume&gt;59&lt;/volume&gt;&lt;number&gt;1&lt;/number&gt;&lt;dates&gt;&lt;year&gt;2016&lt;/year&gt;&lt;/dates&gt;&lt;isbn&gt;0377-492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6" w:tooltip="Chowdhry, 2016 #28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Chowdhry, Makroo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8105CC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8</w:t>
            </w:r>
          </w:p>
          <w:p w14:paraId="16C4668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91</w:t>
            </w:r>
          </w:p>
        </w:tc>
        <w:tc>
          <w:tcPr>
            <w:tcW w:w="1800" w:type="dxa"/>
          </w:tcPr>
          <w:p w14:paraId="079D5AC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ndia</w:t>
            </w:r>
          </w:p>
        </w:tc>
        <w:tc>
          <w:tcPr>
            <w:tcW w:w="1260" w:type="dxa"/>
          </w:tcPr>
          <w:p w14:paraId="3AAF433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7</w:t>
            </w:r>
          </w:p>
        </w:tc>
        <w:tc>
          <w:tcPr>
            <w:tcW w:w="1350" w:type="dxa"/>
          </w:tcPr>
          <w:p w14:paraId="70B1F85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8</w:t>
            </w:r>
          </w:p>
        </w:tc>
      </w:tr>
      <w:tr w:rsidR="00255020" w:rsidRPr="00D53A48" w14:paraId="44064778" w14:textId="77777777" w:rsidTr="00255020">
        <w:trPr>
          <w:trHeight w:val="313"/>
        </w:trPr>
        <w:tc>
          <w:tcPr>
            <w:tcW w:w="1151" w:type="dxa"/>
          </w:tcPr>
          <w:p w14:paraId="410B0513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ECE7D85" w14:textId="0313B4A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de Holanda&lt;/Author&gt;&lt;Year&gt;2018&lt;/Year&gt;&lt;RecNum&gt;27&lt;/RecNum&gt;&lt;DisplayText&gt;(de Holanda, Klumb et al. 2018)&lt;/DisplayText&gt;&lt;record&gt;&lt;rec-number&gt;27&lt;/rec-number&gt;&lt;foreign-keys&gt;&lt;key app="EN" db-id="5varfadau95f5hetxr0vtv2u5xd9esa25avd"&gt;27&lt;/key&gt;&lt;/foreign-keys&gt;&lt;ref-type name="Journal Article"&gt;17&lt;/ref-type&gt;&lt;contributors&gt;&lt;authors&gt;&lt;author&gt;de Holanda, Maria Izabel&lt;/author&gt;&lt;author&gt;Klumb, Evandro&lt;/author&gt;&lt;author&gt;Imada, Alicia&lt;/author&gt;&lt;author&gt;Lima, Livia A&lt;/author&gt;&lt;author&gt;Alcântara, Isabela&lt;/author&gt;&lt;author&gt;Gregório, Flavia&lt;/author&gt;&lt;author&gt;Christiani, Luis Fernando&lt;/author&gt;&lt;author&gt;Martins, Clarice Oliveira&lt;/author&gt;&lt;author&gt;Timoner, Branca Engel&lt;/author&gt;&lt;author&gt;Motta, Juliana&lt;/author&gt;&lt;/authors&gt;&lt;/contributors&gt;&lt;titles&gt;&lt;title&gt;The prevalence of HLA alleles in a lupus nephritis population&lt;/title&gt;&lt;secondary-title&gt;Transplant immunology&lt;/secondary-title&gt;&lt;/titles&gt;&lt;periodical&gt;&lt;full-title&gt;Transplant immunology&lt;/full-title&gt;&lt;/periodical&gt;&lt;pages&gt;37-43&lt;/pages&gt;&lt;volume&gt;47&lt;/volume&gt;&lt;dates&gt;&lt;year&gt;2018&lt;/year&gt;&lt;/dates&gt;&lt;isbn&gt;0966-3274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8" w:tooltip="de Holanda, 2018 #2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de Holanda, Klumb et al. 2018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2B24C6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08</w:t>
            </w:r>
          </w:p>
          <w:p w14:paraId="7D2AEE2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216</w:t>
            </w:r>
          </w:p>
        </w:tc>
        <w:tc>
          <w:tcPr>
            <w:tcW w:w="1800" w:type="dxa"/>
          </w:tcPr>
          <w:p w14:paraId="72FE3D7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Bosnia</w:t>
            </w:r>
          </w:p>
        </w:tc>
        <w:tc>
          <w:tcPr>
            <w:tcW w:w="1260" w:type="dxa"/>
          </w:tcPr>
          <w:p w14:paraId="1E897B4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0</w:t>
            </w:r>
          </w:p>
        </w:tc>
        <w:tc>
          <w:tcPr>
            <w:tcW w:w="1350" w:type="dxa"/>
          </w:tcPr>
          <w:p w14:paraId="1B4AA29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65</w:t>
            </w:r>
          </w:p>
        </w:tc>
      </w:tr>
      <w:tr w:rsidR="00255020" w:rsidRPr="00D53A48" w14:paraId="2388FC40" w14:textId="77777777" w:rsidTr="00255020">
        <w:trPr>
          <w:trHeight w:val="313"/>
        </w:trPr>
        <w:tc>
          <w:tcPr>
            <w:tcW w:w="1151" w:type="dxa"/>
          </w:tcPr>
          <w:p w14:paraId="3FF09545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B9B4745" w14:textId="4B672958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tel&lt;/Author&gt;&lt;Year&gt;2013&lt;/Year&gt;&lt;RecNum&gt;866&lt;/RecNum&gt;&lt;DisplayText&gt;(Patel, Patel et al. 2013)&lt;/DisplayText&gt;&lt;record&gt;&lt;rec-number&gt;866&lt;/rec-number&gt;&lt;foreign-keys&gt;&lt;key app="EN" db-id="wea2v92s49szx4ef99p5vtd50vzrv5rz9wxz"&gt;866&lt;/key&gt;&lt;/foreign-keys&gt;&lt;ref-type name="Journal Article"&gt;17&lt;/ref-type&gt;&lt;contributors&gt;&lt;authors&gt;&lt;author&gt;Patel, Jaina S&lt;/author&gt;&lt;author&gt;Patel, Manisha M&lt;/author&gt;&lt;author&gt;Koringa, Prakash G&lt;/author&gt;&lt;author&gt;Shah, Tejas M&lt;/author&gt;&lt;author&gt;Patel, Amrutlal K&lt;/author&gt;&lt;author&gt;Tripathi, Ajai K&lt;/author&gt;&lt;author&gt;Mathew, Anila&lt;/author&gt;&lt;author&gt;Rajapurkar, Mohan M&lt;/author&gt;&lt;author&gt;Joshi, Chaitanya G&lt;/author&gt;&lt;/authors&gt;&lt;/contributors&gt;&lt;titles&gt;&lt;title&gt;Human leukocyte antigen alleles, genotypes and haplotypes frequencies in renal transplant donors and recipients from West Central India&lt;/title&gt;&lt;secondary-title&gt;Indian journal of human genetics&lt;/secondary-title&gt;&lt;/titles&gt;&lt;periodical&gt;&lt;full-title&gt;Indian journal of human genetics&lt;/full-title&gt;&lt;/periodical&gt;&lt;pages&gt;219&lt;/pages&gt;&lt;volume&gt;19&lt;/volume&gt;&lt;number&gt;2&lt;/number&gt;&lt;dates&gt;&lt;year&gt;2013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9" w:tooltip="Patel, 2013 #866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tel, Patel et al. 2013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F09D55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76</w:t>
            </w:r>
          </w:p>
          <w:p w14:paraId="1749678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76</w:t>
            </w:r>
          </w:p>
        </w:tc>
        <w:tc>
          <w:tcPr>
            <w:tcW w:w="1800" w:type="dxa"/>
          </w:tcPr>
          <w:p w14:paraId="7616985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ndia</w:t>
            </w:r>
          </w:p>
        </w:tc>
        <w:tc>
          <w:tcPr>
            <w:tcW w:w="1260" w:type="dxa"/>
          </w:tcPr>
          <w:p w14:paraId="5BDF0EB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5</w:t>
            </w:r>
          </w:p>
        </w:tc>
        <w:tc>
          <w:tcPr>
            <w:tcW w:w="1350" w:type="dxa"/>
          </w:tcPr>
          <w:p w14:paraId="17440C2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8</w:t>
            </w:r>
          </w:p>
        </w:tc>
      </w:tr>
      <w:tr w:rsidR="00255020" w:rsidRPr="00D53A48" w14:paraId="605FBFB9" w14:textId="77777777" w:rsidTr="00255020">
        <w:trPr>
          <w:trHeight w:val="313"/>
        </w:trPr>
        <w:tc>
          <w:tcPr>
            <w:tcW w:w="1151" w:type="dxa"/>
          </w:tcPr>
          <w:p w14:paraId="5941E03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4F447ED1" w14:textId="43E9A98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heen&lt;/Author&gt;&lt;Year&gt;2013&lt;/Year&gt;&lt;RecNum&gt;267&lt;/RecNum&gt;&lt;DisplayText&gt;(Shaheen, Soliman et al. 2013)&lt;/DisplayText&gt;&lt;record&gt;&lt;rec-number&gt;267&lt;/rec-number&gt;&lt;foreign-keys&gt;&lt;key app="EN" db-id="wea2v92s49szx4ef99p5vtd50vzrv5rz9wxz"&gt;267&lt;/key&gt;&lt;/foreign-keys&gt;&lt;ref-type name="Journal Article"&gt;17&lt;/ref-type&gt;&lt;contributors&gt;&lt;authors&gt;&lt;author&gt;Shaheen, N. M.&lt;/author&gt;&lt;author&gt;Soliman, A. R.&lt;/author&gt;&lt;author&gt;El-Khashab, S. O.&lt;/author&gt;&lt;author&gt;Hanna, M. O.&lt;/author&gt;&lt;/authors&gt;&lt;/contributors&gt;&lt;auth-address&gt;Department of Clinical Pathology, Faculty of Medicine, Cairo University, Cairo, Egypt.&lt;/auth-address&gt;&lt;titles&gt;&lt;title&gt;HLA DRB1 alleles and hepatitis C virus infection in chronic kidney disease patients&lt;/title&gt;&lt;secondary-title&gt;Ren Fail&lt;/secondary-title&gt;&lt;alt-title&gt;Renal failure&lt;/alt-title&gt;&lt;/titles&gt;&lt;alt-periodical&gt;&lt;full-title&gt;Renal failure&lt;/full-title&gt;&lt;/alt-periodical&gt;&lt;pages&gt;386-90&lt;/pages&gt;&lt;volume&gt;35&lt;/volume&gt;&lt;number&gt;3&lt;/number&gt;&lt;edition&gt;2013/02/09&lt;/edition&gt;&lt;keywords&gt;&lt;keyword&gt;Alleles&lt;/keyword&gt;&lt;keyword&gt;Gene Frequency&lt;/keyword&gt;&lt;keyword&gt;HLA-DRB1 Chains/ genetics&lt;/keyword&gt;&lt;keyword&gt;Hepatitis C/complications/ genetics&lt;/keyword&gt;&lt;keyword&gt;Humans&lt;/keyword&gt;&lt;keyword&gt;Kidney Failure, Chronic/ complications&lt;/keyword&gt;&lt;keyword&gt;Renal Dialysis/adverse effects&lt;/keyword&gt;&lt;/keywords&gt;&lt;dates&gt;&lt;year&gt;2013&lt;/year&gt;&lt;/dates&gt;&lt;isbn&gt;1525-6049 (Electronic)&amp;#xD;0886-022X (Linking)&lt;/isbn&gt;&lt;accession-num&gt;23391249&lt;/accession-num&gt;&lt;urls&gt;&lt;/urls&gt;&lt;electronic-resource-num&gt;10.3109/0886022x.2012.761038&lt;/electronic-resource-num&gt;&lt;remote-database-provider&gt;NLM&lt;/remote-database-provider&gt;&lt;language&gt;eng&lt;/language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3" w:tooltip="Shaheen, 2013 #26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heen, Soliman et al. 2013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1C1FF0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10</w:t>
            </w:r>
          </w:p>
          <w:p w14:paraId="5A6186F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43</w:t>
            </w:r>
          </w:p>
        </w:tc>
        <w:tc>
          <w:tcPr>
            <w:tcW w:w="1800" w:type="dxa"/>
          </w:tcPr>
          <w:p w14:paraId="6A844A6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gypt</w:t>
            </w:r>
          </w:p>
        </w:tc>
        <w:tc>
          <w:tcPr>
            <w:tcW w:w="1260" w:type="dxa"/>
          </w:tcPr>
          <w:p w14:paraId="7027885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5</w:t>
            </w:r>
          </w:p>
        </w:tc>
        <w:tc>
          <w:tcPr>
            <w:tcW w:w="1350" w:type="dxa"/>
          </w:tcPr>
          <w:p w14:paraId="37A5740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7</w:t>
            </w:r>
          </w:p>
        </w:tc>
      </w:tr>
      <w:tr w:rsidR="00255020" w:rsidRPr="00D53A48" w14:paraId="5A705EF3" w14:textId="77777777" w:rsidTr="00255020">
        <w:trPr>
          <w:trHeight w:val="313"/>
        </w:trPr>
        <w:tc>
          <w:tcPr>
            <w:tcW w:w="1151" w:type="dxa"/>
          </w:tcPr>
          <w:p w14:paraId="544B0DDF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5E6012E7" w14:textId="61295999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Shang&lt;/Author&gt;&lt;Year&gt;2016&lt;/Year&gt;&lt;RecNum&gt;869&lt;/RecNum&gt;&lt;DisplayText&gt;(Shang, Shen et al. 2016)&lt;/DisplayText&gt;&lt;record&gt;&lt;rec-number&gt;869&lt;/rec-number&gt;&lt;foreign-keys&gt;&lt;key app="EN" db-id="wea2v92s49szx4ef99p5vtd50vzrv5rz9wxz"&gt;869&lt;/key&gt;&lt;/foreign-keys&gt;&lt;ref-type name="Journal Article"&gt;17&lt;/ref-type&gt;&lt;contributors&gt;&lt;authors&gt;&lt;author&gt;Shang, Wenjun&lt;/author&gt;&lt;author&gt;Shen, Yuefeng&lt;/author&gt;&lt;author&gt;Gao, Shilin&lt;/author&gt;&lt;author&gt;Feng, Guiwen&lt;/author&gt;&lt;author&gt;Feng, Yonghua&lt;/author&gt;&lt;author&gt;Wang, Zhigang&lt;/author&gt;&lt;author&gt;Zhang, Xiaobai&lt;/author&gt;&lt;/authors&gt;&lt;/contributors&gt;&lt;titles&gt;&lt;title&gt;Comparison of HLA-A,-B and-DRB1 loci polymorphism between kidney transplants of uremia patients and healthy individuals in Central China&lt;/title&gt;&lt;secondary-title&gt;PloS one&lt;/secondary-title&gt;&lt;/titles&gt;&lt;periodical&gt;&lt;full-title&gt;PloS one&lt;/full-title&gt;&lt;/periodical&gt;&lt;pages&gt;e0165426&lt;/pages&gt;&lt;volume&gt;11&lt;/volume&gt;&lt;number&gt;10&lt;/number&gt;&lt;dates&gt;&lt;year&gt;2016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5" w:tooltip="Shang, 2016 #869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Shang, Shen et al. 2016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26C2218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464</w:t>
            </w:r>
          </w:p>
          <w:p w14:paraId="008D0A5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0,000</w:t>
            </w:r>
          </w:p>
        </w:tc>
        <w:tc>
          <w:tcPr>
            <w:tcW w:w="1800" w:type="dxa"/>
          </w:tcPr>
          <w:p w14:paraId="3DD189D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2AA1AA5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51</w:t>
            </w:r>
          </w:p>
        </w:tc>
        <w:tc>
          <w:tcPr>
            <w:tcW w:w="1350" w:type="dxa"/>
          </w:tcPr>
          <w:p w14:paraId="17118C0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004</w:t>
            </w:r>
          </w:p>
        </w:tc>
      </w:tr>
      <w:tr w:rsidR="00255020" w:rsidRPr="00D53A48" w14:paraId="2F3AB810" w14:textId="77777777" w:rsidTr="00255020">
        <w:trPr>
          <w:trHeight w:val="313"/>
        </w:trPr>
        <w:tc>
          <w:tcPr>
            <w:tcW w:w="1151" w:type="dxa"/>
          </w:tcPr>
          <w:p w14:paraId="23F786B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9F8E12A" w14:textId="02EB47BD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Bhallil&lt;/Author&gt;&lt;Year&gt;2017&lt;/Year&gt;&lt;RecNum&gt;870&lt;/RecNum&gt;&lt;DisplayText&gt;(Bhallil, Ibrahimi et al. 2017)&lt;/DisplayText&gt;&lt;record&gt;&lt;rec-number&gt;870&lt;/rec-number&gt;&lt;foreign-keys&gt;&lt;key app="EN" db-id="wea2v92s49szx4ef99p5vtd50vzrv5rz9wxz"&gt;870&lt;/key&gt;&lt;/foreign-keys&gt;&lt;ref-type name="Journal Article"&gt;17&lt;/ref-type&gt;&lt;contributors&gt;&lt;authors&gt;&lt;author&gt;Bhallil, Ouahiba&lt;/author&gt;&lt;author&gt;Ibrahimi, Aicha&lt;/author&gt;&lt;author&gt;Ouadghiri, Sanae&lt;/author&gt;&lt;author&gt;Ouzeddoun, Naima&lt;/author&gt;&lt;author&gt;Benseffaj, Nadia&lt;/author&gt;&lt;author&gt;Bayahia, Rabia&lt;/author&gt;&lt;author&gt;Essakalli, Malika&lt;/author&gt;&lt;/authors&gt;&lt;/contributors&gt;&lt;titles&gt;&lt;title&gt;HLA class II with lupus nephritis in moroccan patients&lt;/title&gt;&lt;secondary-title&gt;Immunological investigations&lt;/secondary-title&gt;&lt;/titles&gt;&lt;periodical&gt;&lt;full-title&gt;Immunological investigations&lt;/full-title&gt;&lt;/periodical&gt;&lt;pages&gt;1-9&lt;/pages&gt;&lt;volume&gt;46&lt;/volume&gt;&lt;number&gt;1&lt;/number&gt;&lt;dates&gt;&lt;year&gt;2017&lt;/year&gt;&lt;/dates&gt;&lt;isbn&gt;0882-013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4" w:tooltip="Bhallil, 2017 #870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Bhallil, Ibrahimi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0BE306A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75</w:t>
            </w:r>
          </w:p>
          <w:p w14:paraId="1F836BA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69</w:t>
            </w:r>
          </w:p>
        </w:tc>
        <w:tc>
          <w:tcPr>
            <w:tcW w:w="1800" w:type="dxa"/>
          </w:tcPr>
          <w:p w14:paraId="0FC5622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Moroccan</w:t>
            </w:r>
          </w:p>
        </w:tc>
        <w:tc>
          <w:tcPr>
            <w:tcW w:w="1260" w:type="dxa"/>
          </w:tcPr>
          <w:p w14:paraId="2253110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4</w:t>
            </w:r>
          </w:p>
        </w:tc>
        <w:tc>
          <w:tcPr>
            <w:tcW w:w="1350" w:type="dxa"/>
          </w:tcPr>
          <w:p w14:paraId="67C1802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7</w:t>
            </w:r>
          </w:p>
        </w:tc>
      </w:tr>
      <w:tr w:rsidR="00255020" w:rsidRPr="00D53A48" w14:paraId="6D1C796F" w14:textId="77777777" w:rsidTr="00255020">
        <w:trPr>
          <w:trHeight w:val="313"/>
        </w:trPr>
        <w:tc>
          <w:tcPr>
            <w:tcW w:w="1151" w:type="dxa"/>
          </w:tcPr>
          <w:p w14:paraId="7AB412EE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9471B7C" w14:textId="7458E9CB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lmogren&lt;/Author&gt;&lt;Year&gt;2012&lt;/Year&gt;&lt;RecNum&gt;871&lt;/RecNum&gt;&lt;DisplayText&gt;(Almogren, Shakoor et al. 2012)&lt;/DisplayText&gt;&lt;record&gt;&lt;rec-number&gt;871&lt;/rec-number&gt;&lt;foreign-keys&gt;&lt;key app="EN" db-id="wea2v92s49szx4ef99p5vtd50vzrv5rz9wxz"&gt;871&lt;/key&gt;&lt;/foreign-keys&gt;&lt;ref-type name="Journal Article"&gt;17&lt;/ref-type&gt;&lt;contributors&gt;&lt;authors&gt;&lt;author&gt;Almogren, A&lt;/author&gt;&lt;author&gt;Shakoor, Z&lt;/author&gt;&lt;author&gt;Hamam, KD&lt;/author&gt;&lt;/authors&gt;&lt;/contributors&gt;&lt;titles&gt;&lt;title&gt;Human leucocyte antigens: their association with end-stage renal disease in Saudi patients awaiting transplantation&lt;/title&gt;&lt;secondary-title&gt;British journal of biomedical science&lt;/secondary-title&gt;&lt;/titles&gt;&lt;periodical&gt;&lt;full-title&gt;British journal of biomedical science&lt;/full-title&gt;&lt;/periodical&gt;&lt;pages&gt;159-163&lt;/pages&gt;&lt;volume&gt;69&lt;/volume&gt;&lt;number&gt;4&lt;/number&gt;&lt;dates&gt;&lt;year&gt;2012&lt;/year&gt;&lt;/dates&gt;&lt;isbn&gt;0967-4845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3" w:tooltip="Almogren, 2012 #87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lmogren, Shakoor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67F65AF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5</w:t>
            </w:r>
          </w:p>
          <w:p w14:paraId="710C4CF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60</w:t>
            </w:r>
          </w:p>
        </w:tc>
        <w:tc>
          <w:tcPr>
            <w:tcW w:w="1800" w:type="dxa"/>
          </w:tcPr>
          <w:p w14:paraId="7FF138A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</w:tc>
        <w:tc>
          <w:tcPr>
            <w:tcW w:w="1260" w:type="dxa"/>
          </w:tcPr>
          <w:p w14:paraId="641857C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9</w:t>
            </w:r>
          </w:p>
        </w:tc>
        <w:tc>
          <w:tcPr>
            <w:tcW w:w="1350" w:type="dxa"/>
          </w:tcPr>
          <w:p w14:paraId="14EC7524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5</w:t>
            </w:r>
          </w:p>
        </w:tc>
      </w:tr>
      <w:tr w:rsidR="00255020" w:rsidRPr="00D53A48" w14:paraId="06F8FAC6" w14:textId="77777777" w:rsidTr="00255020">
        <w:trPr>
          <w:trHeight w:val="313"/>
        </w:trPr>
        <w:tc>
          <w:tcPr>
            <w:tcW w:w="1151" w:type="dxa"/>
          </w:tcPr>
          <w:p w14:paraId="786B8BC2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  <w:t>HLA-DQB1</w:t>
            </w:r>
          </w:p>
        </w:tc>
        <w:tc>
          <w:tcPr>
            <w:tcW w:w="3619" w:type="dxa"/>
          </w:tcPr>
          <w:p w14:paraId="50DD9C2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60BCFFD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4DB02D0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260" w:type="dxa"/>
          </w:tcPr>
          <w:p w14:paraId="7ABD4A4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350" w:type="dxa"/>
          </w:tcPr>
          <w:p w14:paraId="4AD7579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</w:tr>
      <w:tr w:rsidR="00255020" w:rsidRPr="00D53A48" w14:paraId="10C2CED2" w14:textId="77777777" w:rsidTr="00255020">
        <w:trPr>
          <w:trHeight w:val="313"/>
        </w:trPr>
        <w:tc>
          <w:tcPr>
            <w:tcW w:w="1151" w:type="dxa"/>
          </w:tcPr>
          <w:p w14:paraId="18B92412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  <w:t>DQB1*6</w:t>
            </w:r>
          </w:p>
        </w:tc>
        <w:tc>
          <w:tcPr>
            <w:tcW w:w="3619" w:type="dxa"/>
          </w:tcPr>
          <w:p w14:paraId="11A98B7A" w14:textId="0C5E86A3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Fejzić&lt;/Author&gt;&lt;Year&gt;2017&lt;/Year&gt;&lt;RecNum&gt;21&lt;/RecNum&gt;&lt;DisplayText&gt;(Fejzić, Karamehić et al. 2017)&lt;/DisplayText&gt;&lt;record&gt;&lt;rec-number&gt;21&lt;/rec-number&gt;&lt;foreign-keys&gt;&lt;key app="EN" db-id="5varfadau95f5hetxr0vtv2u5xd9esa25avd"&gt;21&lt;/key&gt;&lt;/foreign-keys&gt;&lt;ref-type name="Journal Article"&gt;17&lt;/ref-type&gt;&lt;contributors&gt;&lt;authors&gt;&lt;author&gt;Fejzić, Elma&lt;/author&gt;&lt;author&gt;Karamehić, Jasenko&lt;/author&gt;&lt;author&gt;Eminović, Izet&lt;/author&gt;&lt;author&gt;Suljević, Damir&lt;/author&gt;&lt;author&gt;Alijagić, Andi&lt;/author&gt;&lt;author&gt;Bećirević, Semir&lt;/author&gt;&lt;author&gt;Šahović, Amela&lt;/author&gt;&lt;author&gt;Šišić, Sanela&lt;/author&gt;&lt;/authors&gt;&lt;/contributors&gt;&lt;titles&gt;&lt;title&gt;HLA Genotyping in Patients with End-Stage Renal Disease Waiting For Cadaveric Renal Transplantation in Federation of Bosnia and Herzegovina&lt;/title&gt;&lt;secondary-title&gt;Open access Macedonian journal of medical sciences&lt;/secondary-title&gt;&lt;/titles&gt;&lt;periodical&gt;&lt;full-title&gt;Open access Macedonian journal of medical sciences&lt;/full-title&gt;&lt;/periodical&gt;&lt;pages&gt;1&lt;/pages&gt;&lt;volume&gt;5&lt;/volume&gt;&lt;number&gt;1&lt;/number&gt;&lt;dates&gt;&lt;year&gt;2017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9" w:tooltip="Fejzić, 2017 #20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Fejzić, Karamehić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0587EF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186</w:t>
            </w:r>
          </w:p>
          <w:p w14:paraId="4E0CAE8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59</w:t>
            </w:r>
          </w:p>
        </w:tc>
        <w:tc>
          <w:tcPr>
            <w:tcW w:w="1800" w:type="dxa"/>
          </w:tcPr>
          <w:p w14:paraId="5790BCE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Bosnia</w:t>
            </w:r>
          </w:p>
        </w:tc>
        <w:tc>
          <w:tcPr>
            <w:tcW w:w="1260" w:type="dxa"/>
          </w:tcPr>
          <w:p w14:paraId="66AC8CF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62</w:t>
            </w:r>
          </w:p>
        </w:tc>
        <w:tc>
          <w:tcPr>
            <w:tcW w:w="1350" w:type="dxa"/>
          </w:tcPr>
          <w:p w14:paraId="04A7BFE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9</w:t>
            </w:r>
          </w:p>
        </w:tc>
      </w:tr>
      <w:tr w:rsidR="00255020" w:rsidRPr="00D53A48" w14:paraId="31B7E5F6" w14:textId="77777777" w:rsidTr="00255020">
        <w:trPr>
          <w:trHeight w:val="313"/>
        </w:trPr>
        <w:tc>
          <w:tcPr>
            <w:tcW w:w="1151" w:type="dxa"/>
          </w:tcPr>
          <w:p w14:paraId="1C8507D6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368A6367" w14:textId="4E29FE1A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an&lt;/Author&gt;&lt;Year&gt;2019&lt;/Year&gt;&lt;RecNum&gt;2&lt;/RecNum&gt;&lt;DisplayText&gt;(Pan, Ma et al. 2019)&lt;/DisplayText&gt;&lt;record&gt;&lt;rec-number&gt;2&lt;/rec-number&gt;&lt;foreign-keys&gt;&lt;key app="EN" db-id="5varfadau95f5hetxr0vtv2u5xd9esa25avd"&gt;2&lt;/key&gt;&lt;/foreign-keys&gt;&lt;ref-type name="Journal Article"&gt;17&lt;/ref-type&gt;&lt;contributors&gt;&lt;authors&gt;&lt;author&gt;Pan, Qinqin&lt;/author&gt;&lt;author&gt;Ma, Xiao&lt;/author&gt;&lt;author&gt;Chen, Hao&lt;/author&gt;&lt;author&gt;Fan, Su&lt;/author&gt;&lt;author&gt;Wang, Xiaoyan&lt;/author&gt;&lt;author&gt;You, Yajie&lt;/author&gt;&lt;author&gt;Wang, Zijie&lt;/author&gt;&lt;author&gt;Sun, Li&lt;/author&gt;&lt;author&gt;Zhao, Xing&lt;/author&gt;&lt;author&gt;Shen, Jie&lt;/author&gt;&lt;/authors&gt;&lt;/contributors&gt;&lt;titles&gt;&lt;title&gt;A single center study of protective and susceptible HLA alleles and haplotypes with end-stage renal disease in China&lt;/title&gt;&lt;secondary-title&gt;Human Immunology&lt;/secondary-title&gt;&lt;/titles&gt;&lt;periodical&gt;&lt;full-title&gt;Human Immunology&lt;/full-title&gt;&lt;/periodical&gt;&lt;pages&gt;943-947&lt;/pages&gt;&lt;volume&gt;80&lt;/volume&gt;&lt;number&gt;11&lt;/number&gt;&lt;dates&gt;&lt;year&gt;2019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8" w:tooltip="Pan, 2019 #2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an, Ma et al. 2019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761424E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99</w:t>
            </w:r>
          </w:p>
          <w:p w14:paraId="7DD8C4D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 1584</w:t>
            </w:r>
          </w:p>
        </w:tc>
        <w:tc>
          <w:tcPr>
            <w:tcW w:w="1800" w:type="dxa"/>
          </w:tcPr>
          <w:p w14:paraId="0004C0A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hina</w:t>
            </w:r>
          </w:p>
        </w:tc>
        <w:tc>
          <w:tcPr>
            <w:tcW w:w="1260" w:type="dxa"/>
          </w:tcPr>
          <w:p w14:paraId="516092D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3</w:t>
            </w:r>
          </w:p>
        </w:tc>
        <w:tc>
          <w:tcPr>
            <w:tcW w:w="1350" w:type="dxa"/>
          </w:tcPr>
          <w:p w14:paraId="00ED8AA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47</w:t>
            </w:r>
          </w:p>
        </w:tc>
      </w:tr>
      <w:tr w:rsidR="00255020" w:rsidRPr="00D53A48" w14:paraId="6DF145D0" w14:textId="77777777" w:rsidTr="00255020">
        <w:trPr>
          <w:trHeight w:val="313"/>
        </w:trPr>
        <w:tc>
          <w:tcPr>
            <w:tcW w:w="1151" w:type="dxa"/>
          </w:tcPr>
          <w:p w14:paraId="76FDEF6F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06D76E73" w14:textId="71884F24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Hamdi&lt;/Author&gt;&lt;Year&gt;2014&lt;/Year&gt;&lt;RecNum&gt;1&lt;/RecNum&gt;&lt;DisplayText&gt;(Hamdi, Al-Hababi et al. 2014)&lt;/DisplayText&gt;&lt;record&gt;&lt;rec-number&gt;1&lt;/rec-number&gt;&lt;foreign-keys&gt;&lt;key app="EN" db-id="5varfadau95f5hetxr0vtv2u5xd9esa25avd"&gt;1&lt;/key&gt;&lt;/foreign-keys&gt;&lt;ref-type name="Journal Article"&gt;17&lt;/ref-type&gt;&lt;contributors&gt;&lt;authors&gt;&lt;author&gt;Hamdi, Nuha Mahmoud&lt;/author&gt;&lt;author&gt;Al-Hababi, Fadel Hassan&lt;/author&gt;&lt;author&gt;Eid, Amr Ekhlas&lt;/author&gt;&lt;/authors&gt;&lt;/contributors&gt;&lt;titles&gt;&lt;title&gt;HLA class I and class II associations with ESRD in Saudi Arabian population&lt;/title&gt;&lt;secondary-title&gt;PloS one&lt;/secondary-title&gt;&lt;/titles&gt;&lt;periodical&gt;&lt;full-title&gt;PloS one&lt;/full-title&gt;&lt;/periodical&gt;&lt;pages&gt;e111403&lt;/pages&gt;&lt;volume&gt;9&lt;/volume&gt;&lt;number&gt;11&lt;/number&gt;&lt;dates&gt;&lt;year&gt;2014&lt;/year&gt;&lt;/dates&gt;&lt;isbn&gt;1932-6203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0" w:tooltip="Hamdi, 2014 #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Hamdi, Al-Hababi et al. 2014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1B4EA0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700</w:t>
            </w:r>
          </w:p>
          <w:p w14:paraId="6483B80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210</w:t>
            </w:r>
          </w:p>
        </w:tc>
        <w:tc>
          <w:tcPr>
            <w:tcW w:w="1800" w:type="dxa"/>
          </w:tcPr>
          <w:p w14:paraId="2C3702EA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  <w:p w14:paraId="55778AD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260" w:type="dxa"/>
          </w:tcPr>
          <w:p w14:paraId="6616776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01</w:t>
            </w:r>
          </w:p>
        </w:tc>
        <w:tc>
          <w:tcPr>
            <w:tcW w:w="1350" w:type="dxa"/>
          </w:tcPr>
          <w:p w14:paraId="06EEA83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4</w:t>
            </w:r>
          </w:p>
        </w:tc>
      </w:tr>
      <w:tr w:rsidR="00255020" w:rsidRPr="00D53A48" w14:paraId="026DBCD0" w14:textId="77777777" w:rsidTr="00255020">
        <w:trPr>
          <w:trHeight w:val="313"/>
        </w:trPr>
        <w:tc>
          <w:tcPr>
            <w:tcW w:w="1151" w:type="dxa"/>
          </w:tcPr>
          <w:p w14:paraId="5C103D5D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760EFBEA" w14:textId="41C75B1C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Kodaz&lt;/Author&gt;&lt;Year&gt;2017&lt;/Year&gt;&lt;RecNum&gt;15&lt;/RecNum&gt;&lt;DisplayText&gt;(Kodaz, Akdeniz et al. 2017)&lt;/DisplayText&gt;&lt;record&gt;&lt;rec-number&gt;15&lt;/rec-number&gt;&lt;foreign-keys&gt;&lt;key app="EN" db-id="5varfadau95f5hetxr0vtv2u5xd9esa25avd"&gt;15&lt;/key&gt;&lt;/foreign-keys&gt;&lt;ref-type name="Journal Article"&gt;17&lt;/ref-type&gt;&lt;contributors&gt;&lt;authors&gt;&lt;author&gt;Kodaz, Hilmi&lt;/author&gt;&lt;author&gt;Akdeniz, Derya&lt;/author&gt;&lt;author&gt;Cengiz, Kuddusi&lt;/author&gt;&lt;/authors&gt;&lt;/contributors&gt;&lt;titles&gt;&lt;title&gt;Association Between Human Leukocyte Antigens and Chronic Renal Disease&lt;/title&gt;&lt;secondary-title&gt;EURASIAN JOURNAL OF MEDICAL INVESTIGATION&lt;/secondary-title&gt;&lt;/titles&gt;&lt;periodical&gt;&lt;full-title&gt;EURASIAN JOURNAL OF MEDICAL INVESTIGATION&lt;/full-title&gt;&lt;/periodical&gt;&lt;pages&gt;1-5&lt;/pages&gt;&lt;volume&gt;1&lt;/volume&gt;&lt;number&gt;1&lt;/number&gt;&lt;dates&gt;&lt;year&gt;2017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13" w:tooltip="Kodaz, 2017 #15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Kodaz, Akdeniz et al. 2017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37E325C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 156</w:t>
            </w:r>
          </w:p>
          <w:p w14:paraId="202C771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 216</w:t>
            </w:r>
          </w:p>
        </w:tc>
        <w:tc>
          <w:tcPr>
            <w:tcW w:w="1800" w:type="dxa"/>
          </w:tcPr>
          <w:p w14:paraId="64E1919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Turkey</w:t>
            </w:r>
          </w:p>
        </w:tc>
        <w:tc>
          <w:tcPr>
            <w:tcW w:w="1260" w:type="dxa"/>
          </w:tcPr>
          <w:p w14:paraId="3C9BE8D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1</w:t>
            </w:r>
          </w:p>
        </w:tc>
        <w:tc>
          <w:tcPr>
            <w:tcW w:w="1350" w:type="dxa"/>
          </w:tcPr>
          <w:p w14:paraId="44411BE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1</w:t>
            </w:r>
          </w:p>
        </w:tc>
      </w:tr>
      <w:tr w:rsidR="00255020" w:rsidRPr="00D53A48" w14:paraId="5AC2BB27" w14:textId="77777777" w:rsidTr="00255020">
        <w:trPr>
          <w:trHeight w:val="313"/>
        </w:trPr>
        <w:tc>
          <w:tcPr>
            <w:tcW w:w="1151" w:type="dxa"/>
          </w:tcPr>
          <w:p w14:paraId="46F12A4A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2CF0319A" w14:textId="69C05111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érez-Luque&lt;/Author&gt;&lt;Year&gt;2000&lt;/Year&gt;&lt;RecNum&gt;22&lt;/RecNum&gt;&lt;DisplayText&gt;(Pérez-Luque, Malacara et al. 2000)&lt;/DisplayText&gt;&lt;record&gt;&lt;rec-number&gt;22&lt;/rec-number&gt;&lt;foreign-keys&gt;&lt;key app="EN" db-id="5varfadau95f5hetxr0vtv2u5xd9esa25avd"&gt;22&lt;/key&gt;&lt;/foreign-keys&gt;&lt;ref-type name="Journal Article"&gt;17&lt;/ref-type&gt;&lt;contributors&gt;&lt;authors&gt;&lt;author&gt;Pérez-Luque, Elva&lt;/author&gt;&lt;author&gt;Malacara, Juan Manuel&lt;/author&gt;&lt;author&gt;Olivo-Dı́az, Angélica&lt;/author&gt;&lt;author&gt;Aláez, Carmen&lt;/author&gt;&lt;author&gt;Debaz, Héctor&lt;/author&gt;&lt;author&gt;Vázquez-Garcia, Miriam&lt;/author&gt;&lt;author&gt;Garay, Ma Eugenia&lt;/author&gt;&lt;author&gt;Nava, Laura E&lt;/author&gt;&lt;author&gt;Burguete, Ana&lt;/author&gt;&lt;author&gt;Gorodezky, Clara&lt;/author&gt;&lt;/authors&gt;&lt;/contributors&gt;&lt;titles&gt;&lt;title&gt;Contribution of HLA class II genes to end stage renal disease in mexican patients with type 2 diabetes mellitus&lt;/title&gt;&lt;secondary-title&gt;Human Immunology&lt;/secondary-title&gt;&lt;/titles&gt;&lt;periodical&gt;&lt;full-title&gt;Human Immunology&lt;/full-title&gt;&lt;/periodical&gt;&lt;pages&gt;1031-1038&lt;/pages&gt;&lt;volume&gt;61&lt;/volume&gt;&lt;number&gt;10&lt;/number&gt;&lt;dates&gt;&lt;year&gt;2000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0" w:tooltip="Pérez-Luque, 2000 #1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érez-Luque, Malacara et al. 2000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15ABADD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7</w:t>
            </w:r>
          </w:p>
          <w:p w14:paraId="7638391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lastRenderedPageBreak/>
              <w:t>Control=101</w:t>
            </w:r>
          </w:p>
        </w:tc>
        <w:tc>
          <w:tcPr>
            <w:tcW w:w="1800" w:type="dxa"/>
          </w:tcPr>
          <w:p w14:paraId="65F20A9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lastRenderedPageBreak/>
              <w:t>Mexico</w:t>
            </w:r>
          </w:p>
        </w:tc>
        <w:tc>
          <w:tcPr>
            <w:tcW w:w="1260" w:type="dxa"/>
          </w:tcPr>
          <w:p w14:paraId="118DB67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5</w:t>
            </w:r>
          </w:p>
        </w:tc>
        <w:tc>
          <w:tcPr>
            <w:tcW w:w="1350" w:type="dxa"/>
          </w:tcPr>
          <w:p w14:paraId="049D20F7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</w:t>
            </w:r>
          </w:p>
        </w:tc>
      </w:tr>
      <w:tr w:rsidR="00255020" w:rsidRPr="00D53A48" w14:paraId="55CA1D28" w14:textId="77777777" w:rsidTr="00255020">
        <w:trPr>
          <w:trHeight w:val="313"/>
        </w:trPr>
        <w:tc>
          <w:tcPr>
            <w:tcW w:w="1151" w:type="dxa"/>
          </w:tcPr>
          <w:p w14:paraId="7B92AB32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44BE89CF" w14:textId="77A0BB26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  <w:highlight w:val="yellow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Almogren&lt;/Author&gt;&lt;Year&gt;2012&lt;/Year&gt;&lt;RecNum&gt;871&lt;/RecNum&gt;&lt;DisplayText&gt;(Almogren, Shakoor et al. 2012)&lt;/DisplayText&gt;&lt;record&gt;&lt;rec-number&gt;871&lt;/rec-number&gt;&lt;foreign-keys&gt;&lt;key app="EN" db-id="wea2v92s49szx4ef99p5vtd50vzrv5rz9wxz"&gt;871&lt;/key&gt;&lt;/foreign-keys&gt;&lt;ref-type name="Journal Article"&gt;17&lt;/ref-type&gt;&lt;contributors&gt;&lt;authors&gt;&lt;author&gt;Almogren, A&lt;/author&gt;&lt;author&gt;Shakoor, Z&lt;/author&gt;&lt;author&gt;Hamam, KD&lt;/author&gt;&lt;/authors&gt;&lt;/contributors&gt;&lt;titles&gt;&lt;title&gt;Human leucocyte antigens: their association with end-stage renal disease in Saudi patients awaiting transplantation&lt;/title&gt;&lt;secondary-title&gt;British journal of biomedical science&lt;/secondary-title&gt;&lt;/titles&gt;&lt;periodical&gt;&lt;full-title&gt;British journal of biomedical science&lt;/full-title&gt;&lt;/periodical&gt;&lt;pages&gt;159-163&lt;/pages&gt;&lt;volume&gt;69&lt;/volume&gt;&lt;number&gt;4&lt;/number&gt;&lt;dates&gt;&lt;year&gt;2012&lt;/year&gt;&lt;/dates&gt;&lt;isbn&gt;0967-4845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3" w:tooltip="Almogren, 2012 #871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Almogren, Shakoor et al. 2012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5CB9B2B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235</w:t>
            </w:r>
          </w:p>
          <w:p w14:paraId="5B0A4BF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60</w:t>
            </w:r>
          </w:p>
        </w:tc>
        <w:tc>
          <w:tcPr>
            <w:tcW w:w="1800" w:type="dxa"/>
          </w:tcPr>
          <w:p w14:paraId="3510CD4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Saudi Arabia</w:t>
            </w:r>
          </w:p>
          <w:p w14:paraId="60A0A78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260" w:type="dxa"/>
          </w:tcPr>
          <w:p w14:paraId="0E48253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96</w:t>
            </w:r>
          </w:p>
        </w:tc>
        <w:tc>
          <w:tcPr>
            <w:tcW w:w="1350" w:type="dxa"/>
          </w:tcPr>
          <w:p w14:paraId="00C763EE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5</w:t>
            </w:r>
          </w:p>
        </w:tc>
      </w:tr>
      <w:tr w:rsidR="00255020" w:rsidRPr="00D53A48" w14:paraId="1DAC05B5" w14:textId="77777777" w:rsidTr="00255020">
        <w:trPr>
          <w:trHeight w:val="313"/>
        </w:trPr>
        <w:tc>
          <w:tcPr>
            <w:tcW w:w="1151" w:type="dxa"/>
          </w:tcPr>
          <w:p w14:paraId="45CD5AA0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  <w:t>HLA-DQA1</w:t>
            </w:r>
          </w:p>
        </w:tc>
        <w:tc>
          <w:tcPr>
            <w:tcW w:w="3619" w:type="dxa"/>
          </w:tcPr>
          <w:p w14:paraId="721A96D2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0118E94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33BB2848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260" w:type="dxa"/>
          </w:tcPr>
          <w:p w14:paraId="2E052EE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350" w:type="dxa"/>
          </w:tcPr>
          <w:p w14:paraId="17E5CDC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</w:tr>
      <w:tr w:rsidR="00255020" w:rsidRPr="00D53A48" w14:paraId="79F6E15F" w14:textId="77777777" w:rsidTr="00255020">
        <w:trPr>
          <w:trHeight w:val="313"/>
        </w:trPr>
        <w:tc>
          <w:tcPr>
            <w:tcW w:w="1151" w:type="dxa"/>
          </w:tcPr>
          <w:p w14:paraId="6B63B96F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  <w:t>DQA1*3</w:t>
            </w:r>
          </w:p>
        </w:tc>
        <w:tc>
          <w:tcPr>
            <w:tcW w:w="3619" w:type="dxa"/>
          </w:tcPr>
          <w:p w14:paraId="6BCDB881" w14:textId="667F0801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Pérez-Luque&lt;/Author&gt;&lt;Year&gt;2000&lt;/Year&gt;&lt;RecNum&gt;22&lt;/RecNum&gt;&lt;DisplayText&gt;(Pérez-Luque, Malacara et al. 2000)&lt;/DisplayText&gt;&lt;record&gt;&lt;rec-number&gt;22&lt;/rec-number&gt;&lt;foreign-keys&gt;&lt;key app="EN" db-id="5varfadau95f5hetxr0vtv2u5xd9esa25avd"&gt;22&lt;/key&gt;&lt;/foreign-keys&gt;&lt;ref-type name="Journal Article"&gt;17&lt;/ref-type&gt;&lt;contributors&gt;&lt;authors&gt;&lt;author&gt;Pérez-Luque, Elva&lt;/author&gt;&lt;author&gt;Malacara, Juan Manuel&lt;/author&gt;&lt;author&gt;Olivo-Dı́az, Angélica&lt;/author&gt;&lt;author&gt;Aláez, Carmen&lt;/author&gt;&lt;author&gt;Debaz, Héctor&lt;/author&gt;&lt;author&gt;Vázquez-Garcia, Miriam&lt;/author&gt;&lt;author&gt;Garay, Ma Eugenia&lt;/author&gt;&lt;author&gt;Nava, Laura E&lt;/author&gt;&lt;author&gt;Burguete, Ana&lt;/author&gt;&lt;author&gt;Gorodezky, Clara&lt;/author&gt;&lt;/authors&gt;&lt;/contributors&gt;&lt;titles&gt;&lt;title&gt;Contribution of HLA class II genes to end stage renal disease in mexican patients with type 2 diabetes mellitus&lt;/title&gt;&lt;secondary-title&gt;Human Immunology&lt;/secondary-title&gt;&lt;/titles&gt;&lt;periodical&gt;&lt;full-title&gt;Human Immunology&lt;/full-title&gt;&lt;/periodical&gt;&lt;pages&gt;1031-1038&lt;/pages&gt;&lt;volume&gt;61&lt;/volume&gt;&lt;number&gt;10&lt;/number&gt;&lt;dates&gt;&lt;year&gt;2000&lt;/year&gt;&lt;/dates&gt;&lt;isbn&gt;0198-8859&lt;/isbn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0" w:tooltip="Pérez-Luque, 2000 #1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Pérez-Luque, Malacara et al. 2000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E2C1D55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42</w:t>
            </w:r>
          </w:p>
          <w:p w14:paraId="0D6E1216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101</w:t>
            </w:r>
          </w:p>
        </w:tc>
        <w:tc>
          <w:tcPr>
            <w:tcW w:w="1800" w:type="dxa"/>
          </w:tcPr>
          <w:p w14:paraId="52B87F0D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Mexico</w:t>
            </w:r>
          </w:p>
        </w:tc>
        <w:tc>
          <w:tcPr>
            <w:tcW w:w="1260" w:type="dxa"/>
          </w:tcPr>
          <w:p w14:paraId="0AEF043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24</w:t>
            </w:r>
          </w:p>
        </w:tc>
        <w:tc>
          <w:tcPr>
            <w:tcW w:w="1350" w:type="dxa"/>
          </w:tcPr>
          <w:p w14:paraId="0E82954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45</w:t>
            </w:r>
          </w:p>
        </w:tc>
      </w:tr>
      <w:tr w:rsidR="00255020" w:rsidRPr="00D53A48" w14:paraId="0A6156B6" w14:textId="77777777" w:rsidTr="00255020">
        <w:trPr>
          <w:trHeight w:val="313"/>
        </w:trPr>
        <w:tc>
          <w:tcPr>
            <w:tcW w:w="1151" w:type="dxa"/>
          </w:tcPr>
          <w:p w14:paraId="0F31051B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619" w:type="dxa"/>
          </w:tcPr>
          <w:p w14:paraId="669D9F91" w14:textId="4A35A11B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fldChar w:fldCharType="begin"/>
            </w:r>
            <w:r w:rsidRPr="00D53A48">
              <w:rPr>
                <w:rFonts w:ascii="Cambria" w:hAnsi="Cambria"/>
                <w:sz w:val="20"/>
                <w:szCs w:val="20"/>
              </w:rPr>
              <w:instrText xml:space="preserve"> ADDIN EN.CITE &lt;EndNote&gt;&lt;Cite&gt;&lt;Author&gt;Rostami&lt;/Author&gt;&lt;Year&gt;2013&lt;/Year&gt;&lt;RecNum&gt;867&lt;/RecNum&gt;&lt;DisplayText&gt;(Rostami, Shafighiee et al. 2013)&lt;/DisplayText&gt;&lt;record&gt;&lt;rec-number&gt;867&lt;/rec-number&gt;&lt;foreign-keys&gt;&lt;key app="EN" db-id="wea2v92s49szx4ef99p5vtd50vzrv5rz9wxz"&gt;867&lt;/key&gt;&lt;/foreign-keys&gt;&lt;ref-type name="Journal Article"&gt;17&lt;/ref-type&gt;&lt;contributors&gt;&lt;authors&gt;&lt;author&gt;Rostami, Zohreh&lt;/author&gt;&lt;author&gt;Shafighiee, Nasrollah&lt;/author&gt;&lt;author&gt;Baghersad, Mohammad Mahdi&lt;/author&gt;&lt;author&gt;Einollahi, Behzad&lt;/author&gt;&lt;/authors&gt;&lt;/contributors&gt;&lt;titles&gt;&lt;title&gt;Influence of Donors’ and Recipients’ HLA Typing on Renal Function Immediately After Kidney Transplantation&lt;/title&gt;&lt;secondary-title&gt;Nephro-urology monthly&lt;/secondary-title&gt;&lt;/titles&gt;&lt;periodical&gt;&lt;full-title&gt;Nephro-urology monthly&lt;/full-title&gt;&lt;/periodical&gt;&lt;pages&gt;988&lt;/pages&gt;&lt;volume&gt;5&lt;/volume&gt;&lt;number&gt;5&lt;/number&gt;&lt;dates&gt;&lt;year&gt;2013&lt;/year&gt;&lt;/dates&gt;&lt;urls&gt;&lt;/urls&gt;&lt;/record&gt;&lt;/Cite&gt;&lt;/EndNote&gt;</w:instrTex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separate"/>
            </w:r>
            <w:r w:rsidRPr="00D53A48">
              <w:rPr>
                <w:rFonts w:ascii="Cambria" w:hAnsi="Cambria"/>
                <w:noProof/>
                <w:sz w:val="20"/>
                <w:szCs w:val="20"/>
              </w:rPr>
              <w:t>(</w:t>
            </w:r>
            <w:hyperlink w:anchor="_ENREF_22" w:tooltip="Rostami, 2013 #867" w:history="1">
              <w:r w:rsidRPr="00D53A48">
                <w:rPr>
                  <w:rFonts w:ascii="Cambria" w:hAnsi="Cambria"/>
                  <w:noProof/>
                  <w:sz w:val="20"/>
                  <w:szCs w:val="20"/>
                </w:rPr>
                <w:t>Rostami, Shafighiee et al. 2013</w:t>
              </w:r>
            </w:hyperlink>
            <w:r w:rsidRPr="00D53A48">
              <w:rPr>
                <w:rFonts w:ascii="Cambria" w:hAnsi="Cambria"/>
                <w:noProof/>
                <w:sz w:val="20"/>
                <w:szCs w:val="20"/>
              </w:rPr>
              <w:t>)</w:t>
            </w:r>
            <w:r w:rsidRPr="00D53A48">
              <w:rPr>
                <w:rFonts w:ascii="Cambria" w:hAnsi="Cambria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</w:tcPr>
          <w:p w14:paraId="47FF77C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ESRD=874</w:t>
            </w:r>
          </w:p>
          <w:p w14:paraId="2EA41CE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Control=874</w:t>
            </w:r>
          </w:p>
        </w:tc>
        <w:tc>
          <w:tcPr>
            <w:tcW w:w="1800" w:type="dxa"/>
          </w:tcPr>
          <w:p w14:paraId="68F4FE6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Iran</w:t>
            </w:r>
          </w:p>
        </w:tc>
        <w:tc>
          <w:tcPr>
            <w:tcW w:w="1260" w:type="dxa"/>
          </w:tcPr>
          <w:p w14:paraId="19D01893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83</w:t>
            </w:r>
          </w:p>
        </w:tc>
        <w:tc>
          <w:tcPr>
            <w:tcW w:w="1350" w:type="dxa"/>
          </w:tcPr>
          <w:p w14:paraId="5F4B7580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  <w:r w:rsidRPr="00D53A48">
              <w:rPr>
                <w:rFonts w:ascii="Cambria" w:hAnsi="Cambria"/>
                <w:sz w:val="20"/>
                <w:szCs w:val="20"/>
              </w:rPr>
              <w:t>101</w:t>
            </w:r>
          </w:p>
        </w:tc>
      </w:tr>
      <w:tr w:rsidR="00255020" w:rsidRPr="00D53A48" w14:paraId="793E2755" w14:textId="77777777" w:rsidTr="00255020">
        <w:trPr>
          <w:trHeight w:val="313"/>
        </w:trPr>
        <w:tc>
          <w:tcPr>
            <w:tcW w:w="1151" w:type="dxa"/>
          </w:tcPr>
          <w:p w14:paraId="53483917" w14:textId="77777777" w:rsidR="00255020" w:rsidRPr="00D53A48" w:rsidRDefault="00255020" w:rsidP="00A14877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</w:pPr>
            <w:r w:rsidRPr="00D53A48">
              <w:rPr>
                <w:rFonts w:ascii="Cambria" w:eastAsia="Times New Roman" w:hAnsi="Cambria" w:cs="Times New Roman"/>
                <w:b/>
                <w:bCs/>
                <w:color w:val="000000"/>
                <w:sz w:val="20"/>
                <w:szCs w:val="20"/>
              </w:rPr>
              <w:t>DQA1*6</w:t>
            </w:r>
          </w:p>
        </w:tc>
        <w:tc>
          <w:tcPr>
            <w:tcW w:w="3619" w:type="dxa"/>
          </w:tcPr>
          <w:p w14:paraId="14C3114F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1A7BB109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800" w:type="dxa"/>
          </w:tcPr>
          <w:p w14:paraId="164355A1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260" w:type="dxa"/>
          </w:tcPr>
          <w:p w14:paraId="3038AD2C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1350" w:type="dxa"/>
          </w:tcPr>
          <w:p w14:paraId="095846DB" w14:textId="77777777" w:rsidR="00255020" w:rsidRPr="00D53A48" w:rsidRDefault="00255020" w:rsidP="00A14877">
            <w:pPr>
              <w:rPr>
                <w:rFonts w:ascii="Cambria" w:hAnsi="Cambria"/>
                <w:sz w:val="20"/>
                <w:szCs w:val="20"/>
              </w:rPr>
            </w:pPr>
          </w:p>
        </w:tc>
      </w:tr>
      <w:bookmarkEnd w:id="0"/>
    </w:tbl>
    <w:p w14:paraId="4EF0C999" w14:textId="77777777" w:rsidR="00195DBD" w:rsidRDefault="00195DBD"/>
    <w:p w14:paraId="7D191CE7" w14:textId="77777777" w:rsidR="00195DBD" w:rsidRDefault="00195DBD"/>
    <w:p w14:paraId="50D373A1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195DBD">
        <w:rPr>
          <w:rFonts w:ascii="Calibri" w:hAnsi="Calibri"/>
          <w:noProof/>
        </w:rPr>
        <w:t xml:space="preserve">Ademović-Sazdanić, D. and S. Vojvodić (2019). "Human leukocyte antigen polymorphisms as susceptibility risk factors for end stage renal disease." </w:t>
      </w:r>
      <w:r w:rsidRPr="00195DBD">
        <w:rPr>
          <w:rFonts w:ascii="Calibri" w:hAnsi="Calibri"/>
          <w:noProof/>
          <w:u w:val="single"/>
        </w:rPr>
        <w:t>Genetika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51</w:t>
      </w:r>
      <w:r w:rsidRPr="00195DBD">
        <w:rPr>
          <w:rFonts w:ascii="Calibri" w:hAnsi="Calibri"/>
          <w:noProof/>
        </w:rPr>
        <w:t>(2): 607-617.</w:t>
      </w:r>
      <w:bookmarkEnd w:id="1"/>
    </w:p>
    <w:p w14:paraId="01DFBB3D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195DBD">
        <w:rPr>
          <w:rFonts w:ascii="Calibri" w:hAnsi="Calibri"/>
          <w:noProof/>
        </w:rPr>
        <w:t xml:space="preserve">Al-Taie, L. H., B. H. Al-Ghurabi, et al. (2012). "Frequency of HLA-A and B antigens in Iraqi patients with end-stage renal disease preparing for transplantation." </w:t>
      </w:r>
      <w:r w:rsidRPr="00195DBD">
        <w:rPr>
          <w:rFonts w:ascii="Calibri" w:hAnsi="Calibri"/>
          <w:noProof/>
          <w:u w:val="single"/>
        </w:rPr>
        <w:t>Iraqi Academic Scientific Journal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1</w:t>
      </w:r>
      <w:r w:rsidRPr="00195DBD">
        <w:rPr>
          <w:rFonts w:ascii="Calibri" w:hAnsi="Calibri"/>
          <w:noProof/>
        </w:rPr>
        <w:t>(supplement): 642-648.</w:t>
      </w:r>
      <w:bookmarkEnd w:id="2"/>
    </w:p>
    <w:p w14:paraId="7162B0D7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195DBD">
        <w:rPr>
          <w:rFonts w:ascii="Calibri" w:hAnsi="Calibri"/>
          <w:noProof/>
        </w:rPr>
        <w:t xml:space="preserve">Almogren, A., Z. Shakoor, et al. (2012). "Human leucocyte antigens: their association with end-stage renal disease in Saudi patients awaiting transplantation." </w:t>
      </w:r>
      <w:r w:rsidRPr="00195DBD">
        <w:rPr>
          <w:rFonts w:ascii="Calibri" w:hAnsi="Calibri"/>
          <w:noProof/>
          <w:u w:val="single"/>
        </w:rPr>
        <w:t>British journal of biomedical scienc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69</w:t>
      </w:r>
      <w:r w:rsidRPr="00195DBD">
        <w:rPr>
          <w:rFonts w:ascii="Calibri" w:hAnsi="Calibri"/>
          <w:noProof/>
        </w:rPr>
        <w:t>(4): 159-163.</w:t>
      </w:r>
      <w:bookmarkEnd w:id="3"/>
    </w:p>
    <w:p w14:paraId="633F50A6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195DBD">
        <w:rPr>
          <w:rFonts w:ascii="Calibri" w:hAnsi="Calibri"/>
          <w:noProof/>
        </w:rPr>
        <w:t xml:space="preserve">Bhallil, O., A. Ibrahimi, et al. (2017). "HLA class II with lupus nephritis in moroccan patients." </w:t>
      </w:r>
      <w:r w:rsidRPr="00195DBD">
        <w:rPr>
          <w:rFonts w:ascii="Calibri" w:hAnsi="Calibri"/>
          <w:noProof/>
          <w:u w:val="single"/>
        </w:rPr>
        <w:t>Immunological investigations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46</w:t>
      </w:r>
      <w:r w:rsidRPr="00195DBD">
        <w:rPr>
          <w:rFonts w:ascii="Calibri" w:hAnsi="Calibri"/>
          <w:noProof/>
        </w:rPr>
        <w:t>(1): 1-9.</w:t>
      </w:r>
      <w:bookmarkEnd w:id="4"/>
    </w:p>
    <w:p w14:paraId="1B223320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195DBD">
        <w:rPr>
          <w:rFonts w:ascii="Calibri" w:hAnsi="Calibri"/>
          <w:noProof/>
        </w:rPr>
        <w:t xml:space="preserve">Cao, Q., D. Xie, et al. (2014). "HLA polymorphism and susceptibility to end-stage renal disease in Cantonese patients awaiting kidney transplantation." </w:t>
      </w:r>
      <w:r w:rsidRPr="00195DBD">
        <w:rPr>
          <w:rFonts w:ascii="Calibri" w:hAnsi="Calibri"/>
          <w:noProof/>
          <w:u w:val="single"/>
        </w:rPr>
        <w:t>PloS on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9</w:t>
      </w:r>
      <w:r w:rsidRPr="00195DBD">
        <w:rPr>
          <w:rFonts w:ascii="Calibri" w:hAnsi="Calibri"/>
          <w:noProof/>
        </w:rPr>
        <w:t>(3): e90869.</w:t>
      </w:r>
      <w:bookmarkEnd w:id="5"/>
    </w:p>
    <w:p w14:paraId="7CDD5D11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195DBD">
        <w:rPr>
          <w:rFonts w:ascii="Calibri" w:hAnsi="Calibri"/>
          <w:noProof/>
        </w:rPr>
        <w:t xml:space="preserve">Chowdhry, M., R. N. Makroo, et al. (2016). "Genetic diversity through human leukocyte antigen typing in end-stage renal disease patients and prospective donors of North India." </w:t>
      </w:r>
      <w:r w:rsidRPr="00195DBD">
        <w:rPr>
          <w:rFonts w:ascii="Calibri" w:hAnsi="Calibri"/>
          <w:noProof/>
          <w:u w:val="single"/>
        </w:rPr>
        <w:t>Indian Journal of Pathology and Microbiology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59</w:t>
      </w:r>
      <w:r w:rsidRPr="00195DBD">
        <w:rPr>
          <w:rFonts w:ascii="Calibri" w:hAnsi="Calibri"/>
          <w:noProof/>
        </w:rPr>
        <w:t>(1): 59.</w:t>
      </w:r>
      <w:bookmarkEnd w:id="6"/>
    </w:p>
    <w:p w14:paraId="432AF8A1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195DBD">
        <w:rPr>
          <w:rFonts w:ascii="Calibri" w:hAnsi="Calibri"/>
          <w:noProof/>
        </w:rPr>
        <w:t xml:space="preserve">Dai, C.-S., C.-C. Chu, et al. (2015). "Association between human leucocyte antigen subtypes and risk of end stage renal disease in Taiwanese: a retrospective study." </w:t>
      </w:r>
      <w:r w:rsidRPr="00195DBD">
        <w:rPr>
          <w:rFonts w:ascii="Calibri" w:hAnsi="Calibri"/>
          <w:noProof/>
          <w:u w:val="single"/>
        </w:rPr>
        <w:t>BMC nephrology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6</w:t>
      </w:r>
      <w:r w:rsidRPr="00195DBD">
        <w:rPr>
          <w:rFonts w:ascii="Calibri" w:hAnsi="Calibri"/>
          <w:noProof/>
        </w:rPr>
        <w:t>(1): 177.</w:t>
      </w:r>
      <w:bookmarkEnd w:id="7"/>
    </w:p>
    <w:p w14:paraId="72DAADCA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195DBD">
        <w:rPr>
          <w:rFonts w:ascii="Calibri" w:hAnsi="Calibri"/>
          <w:noProof/>
        </w:rPr>
        <w:t xml:space="preserve">de Holanda, M. I., E. Klumb, et al. (2018). "The prevalence of HLA alleles in a lupus nephritis population." </w:t>
      </w:r>
      <w:r w:rsidRPr="00195DBD">
        <w:rPr>
          <w:rFonts w:ascii="Calibri" w:hAnsi="Calibri"/>
          <w:noProof/>
          <w:u w:val="single"/>
        </w:rPr>
        <w:t>Transplant immunology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47</w:t>
      </w:r>
      <w:r w:rsidRPr="00195DBD">
        <w:rPr>
          <w:rFonts w:ascii="Calibri" w:hAnsi="Calibri"/>
          <w:noProof/>
        </w:rPr>
        <w:t>: 37-43.</w:t>
      </w:r>
      <w:bookmarkEnd w:id="8"/>
    </w:p>
    <w:p w14:paraId="2D038BB2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195DBD">
        <w:rPr>
          <w:rFonts w:ascii="Calibri" w:hAnsi="Calibri"/>
          <w:noProof/>
        </w:rPr>
        <w:t xml:space="preserve">Fejzić, E., J. Karamehić, et al. (2017). "HLA Genotyping in Patients with End-Stage Renal Disease Waiting For Cadaveric Renal Transplantation in Federation of Bosnia and Herzegovina." </w:t>
      </w:r>
      <w:r w:rsidRPr="00195DBD">
        <w:rPr>
          <w:rFonts w:ascii="Calibri" w:hAnsi="Calibri"/>
          <w:noProof/>
          <w:u w:val="single"/>
        </w:rPr>
        <w:t>Open access Macedonian journal of medical sciences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5</w:t>
      </w:r>
      <w:r w:rsidRPr="00195DBD">
        <w:rPr>
          <w:rFonts w:ascii="Calibri" w:hAnsi="Calibri"/>
          <w:noProof/>
        </w:rPr>
        <w:t>(1): 1.</w:t>
      </w:r>
      <w:bookmarkEnd w:id="9"/>
    </w:p>
    <w:p w14:paraId="5134690D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195DBD">
        <w:rPr>
          <w:rFonts w:ascii="Calibri" w:hAnsi="Calibri"/>
          <w:noProof/>
        </w:rPr>
        <w:t xml:space="preserve">Hamdi, N. M., F. H. Al-Hababi, et al. (2014). "HLA class I and class II associations with ESRD in Saudi Arabian population." </w:t>
      </w:r>
      <w:r w:rsidRPr="00195DBD">
        <w:rPr>
          <w:rFonts w:ascii="Calibri" w:hAnsi="Calibri"/>
          <w:noProof/>
          <w:u w:val="single"/>
        </w:rPr>
        <w:t>PloS on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9</w:t>
      </w:r>
      <w:r w:rsidRPr="00195DBD">
        <w:rPr>
          <w:rFonts w:ascii="Calibri" w:hAnsi="Calibri"/>
          <w:noProof/>
        </w:rPr>
        <w:t>(11): e111403.</w:t>
      </w:r>
      <w:bookmarkEnd w:id="10"/>
    </w:p>
    <w:p w14:paraId="5A917450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195DBD">
        <w:rPr>
          <w:rFonts w:ascii="Calibri" w:hAnsi="Calibri"/>
          <w:noProof/>
        </w:rPr>
        <w:t xml:space="preserve">Hieu, H. T., N. T. Ha, et al. (2019). </w:t>
      </w:r>
      <w:r w:rsidRPr="00195DBD">
        <w:rPr>
          <w:rFonts w:ascii="Calibri" w:hAnsi="Calibri"/>
          <w:noProof/>
          <w:u w:val="single"/>
        </w:rPr>
        <w:t>Association of Human Leukocyte Antigen Haplotypes With End-Stage Renal Disease in Vietnamese Patients Prior to First Transplantation</w:t>
      </w:r>
      <w:r w:rsidRPr="00195DBD">
        <w:rPr>
          <w:rFonts w:ascii="Calibri" w:hAnsi="Calibri"/>
          <w:noProof/>
        </w:rPr>
        <w:t>. Transplantation proceedings, Elsevier.</w:t>
      </w:r>
      <w:bookmarkEnd w:id="11"/>
    </w:p>
    <w:p w14:paraId="2D6F85FD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195DBD">
        <w:rPr>
          <w:rFonts w:ascii="Calibri" w:hAnsi="Calibri"/>
          <w:noProof/>
        </w:rPr>
        <w:lastRenderedPageBreak/>
        <w:t xml:space="preserve">Karahan, G. E., Y. Seyhun, et al. (2009). "Impact of HLA on the underlying primary diseases in Turkish patients with end-stage renal disease." </w:t>
      </w:r>
      <w:r w:rsidRPr="00195DBD">
        <w:rPr>
          <w:rFonts w:ascii="Calibri" w:hAnsi="Calibri"/>
          <w:noProof/>
          <w:u w:val="single"/>
        </w:rPr>
        <w:t>Renal failur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31</w:t>
      </w:r>
      <w:r w:rsidRPr="00195DBD">
        <w:rPr>
          <w:rFonts w:ascii="Calibri" w:hAnsi="Calibri"/>
          <w:noProof/>
        </w:rPr>
        <w:t>(1): 44-49.</w:t>
      </w:r>
      <w:bookmarkEnd w:id="12"/>
    </w:p>
    <w:p w14:paraId="56EE7BBE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195DBD">
        <w:rPr>
          <w:rFonts w:ascii="Calibri" w:hAnsi="Calibri"/>
          <w:noProof/>
        </w:rPr>
        <w:t xml:space="preserve">Kodaz, H., D. Akdeniz, et al. (2017). "Association Between Human Leukocyte Antigens and Chronic Renal Disease." </w:t>
      </w:r>
      <w:r w:rsidRPr="00195DBD">
        <w:rPr>
          <w:rFonts w:ascii="Calibri" w:hAnsi="Calibri"/>
          <w:noProof/>
          <w:u w:val="single"/>
        </w:rPr>
        <w:t>EURASIAN JOURNAL OF MEDICAL INVESTIGATION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</w:t>
      </w:r>
      <w:r w:rsidRPr="00195DBD">
        <w:rPr>
          <w:rFonts w:ascii="Calibri" w:hAnsi="Calibri"/>
          <w:noProof/>
        </w:rPr>
        <w:t>(1): 1-5.</w:t>
      </w:r>
      <w:bookmarkEnd w:id="13"/>
    </w:p>
    <w:p w14:paraId="3B1013F8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195DBD">
        <w:rPr>
          <w:rFonts w:ascii="Calibri" w:hAnsi="Calibri"/>
          <w:noProof/>
        </w:rPr>
        <w:t xml:space="preserve">Mosaad, Y. M., M. Mansour, et al. (2014). "Association between Human Leukocyte Antigens (HLA-A,-B, and-DR) and end-stage renal disease in Kuwaiti patients awaiting transplantation." </w:t>
      </w:r>
      <w:r w:rsidRPr="00195DBD">
        <w:rPr>
          <w:rFonts w:ascii="Calibri" w:hAnsi="Calibri"/>
          <w:noProof/>
          <w:u w:val="single"/>
        </w:rPr>
        <w:t>Renal failur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36</w:t>
      </w:r>
      <w:r w:rsidRPr="00195DBD">
        <w:rPr>
          <w:rFonts w:ascii="Calibri" w:hAnsi="Calibri"/>
          <w:noProof/>
        </w:rPr>
        <w:t>(8): 1317-1321.</w:t>
      </w:r>
      <w:bookmarkEnd w:id="14"/>
    </w:p>
    <w:p w14:paraId="0688A661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195DBD">
        <w:rPr>
          <w:rFonts w:ascii="Calibri" w:hAnsi="Calibri"/>
          <w:noProof/>
        </w:rPr>
        <w:t xml:space="preserve">Nassar, M. Y., H. A. Al-Shamahy, et al. (2017). "Human Leukocyte Antigen Class I and II Variants in Yemeni Patients with Chronic Renal Failure." </w:t>
      </w:r>
      <w:r w:rsidRPr="00195DBD">
        <w:rPr>
          <w:rFonts w:ascii="Calibri" w:hAnsi="Calibri"/>
          <w:noProof/>
          <w:u w:val="single"/>
        </w:rPr>
        <w:t>Iranian Journal of Immunology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4</w:t>
      </w:r>
      <w:r w:rsidRPr="00195DBD">
        <w:rPr>
          <w:rFonts w:ascii="Calibri" w:hAnsi="Calibri"/>
          <w:noProof/>
        </w:rPr>
        <w:t>(3): 240-249.</w:t>
      </w:r>
      <w:bookmarkEnd w:id="15"/>
    </w:p>
    <w:p w14:paraId="5B0A1475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195DBD">
        <w:rPr>
          <w:rFonts w:ascii="Calibri" w:hAnsi="Calibri"/>
          <w:noProof/>
        </w:rPr>
        <w:t xml:space="preserve">Nassar, M. Y., H. A. Al-Shamahy, et al. (2015). "The Association between Human Leukocyte Antigens and Hypertensive End-Stage Renal Failure among Yemeni Patients." </w:t>
      </w:r>
      <w:r w:rsidRPr="00195DBD">
        <w:rPr>
          <w:rFonts w:ascii="Calibri" w:hAnsi="Calibri"/>
          <w:noProof/>
          <w:u w:val="single"/>
        </w:rPr>
        <w:t>Sultan Qaboos University Medical Journal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5</w:t>
      </w:r>
      <w:r w:rsidRPr="00195DBD">
        <w:rPr>
          <w:rFonts w:ascii="Calibri" w:hAnsi="Calibri"/>
          <w:noProof/>
        </w:rPr>
        <w:t>(2): e241.</w:t>
      </w:r>
      <w:bookmarkEnd w:id="16"/>
    </w:p>
    <w:p w14:paraId="7B241A2A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195DBD">
        <w:rPr>
          <w:rFonts w:ascii="Calibri" w:hAnsi="Calibri"/>
          <w:noProof/>
        </w:rPr>
        <w:t xml:space="preserve">Noureen, N., F. A. Shah, et al. (2020). "Revisiting the association between human leukocyte antigen and end-stage renal disease." </w:t>
      </w:r>
      <w:r w:rsidRPr="00195DBD">
        <w:rPr>
          <w:rFonts w:ascii="Calibri" w:hAnsi="Calibri"/>
          <w:noProof/>
          <w:u w:val="single"/>
        </w:rPr>
        <w:t>PLoS On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5</w:t>
      </w:r>
      <w:r w:rsidRPr="00195DBD">
        <w:rPr>
          <w:rFonts w:ascii="Calibri" w:hAnsi="Calibri"/>
          <w:noProof/>
        </w:rPr>
        <w:t>(9): e0238878.</w:t>
      </w:r>
      <w:bookmarkEnd w:id="17"/>
    </w:p>
    <w:p w14:paraId="3ACEDA5D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8"/>
      <w:r w:rsidRPr="00195DBD">
        <w:rPr>
          <w:rFonts w:ascii="Calibri" w:hAnsi="Calibri"/>
          <w:noProof/>
        </w:rPr>
        <w:t xml:space="preserve">Pan, Q., X. Ma, et al. (2019). "A single center study of protective and susceptible HLA alleles and haplotypes with end-stage renal disease in China." </w:t>
      </w:r>
      <w:r w:rsidRPr="00195DBD">
        <w:rPr>
          <w:rFonts w:ascii="Calibri" w:hAnsi="Calibri"/>
          <w:noProof/>
          <w:u w:val="single"/>
        </w:rPr>
        <w:t>Human Immunology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80</w:t>
      </w:r>
      <w:r w:rsidRPr="00195DBD">
        <w:rPr>
          <w:rFonts w:ascii="Calibri" w:hAnsi="Calibri"/>
          <w:noProof/>
        </w:rPr>
        <w:t>(11): 943-947.</w:t>
      </w:r>
      <w:bookmarkEnd w:id="18"/>
    </w:p>
    <w:p w14:paraId="26EE264D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9"/>
      <w:r w:rsidRPr="00195DBD">
        <w:rPr>
          <w:rFonts w:ascii="Calibri" w:hAnsi="Calibri"/>
          <w:noProof/>
        </w:rPr>
        <w:t xml:space="preserve">Patel, J. S., M. M. Patel, et al. (2013). "Human leukocyte antigen alleles, genotypes and haplotypes frequencies in renal transplant donors and recipients from West Central India." </w:t>
      </w:r>
      <w:r w:rsidRPr="00195DBD">
        <w:rPr>
          <w:rFonts w:ascii="Calibri" w:hAnsi="Calibri"/>
          <w:noProof/>
          <w:u w:val="single"/>
        </w:rPr>
        <w:t>Indian journal of human genetics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9</w:t>
      </w:r>
      <w:r w:rsidRPr="00195DBD">
        <w:rPr>
          <w:rFonts w:ascii="Calibri" w:hAnsi="Calibri"/>
          <w:noProof/>
        </w:rPr>
        <w:t>(2): 219.</w:t>
      </w:r>
      <w:bookmarkEnd w:id="19"/>
    </w:p>
    <w:p w14:paraId="4D70997F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20"/>
      <w:r w:rsidRPr="00195DBD">
        <w:rPr>
          <w:rFonts w:ascii="Calibri" w:hAnsi="Calibri"/>
          <w:noProof/>
        </w:rPr>
        <w:t xml:space="preserve">Pérez-Luque, E., J. M. Malacara, et al. (2000). "Contribution of HLA class II genes to end stage renal disease in mexican patients with type 2 diabetes mellitus." </w:t>
      </w:r>
      <w:r w:rsidRPr="00195DBD">
        <w:rPr>
          <w:rFonts w:ascii="Calibri" w:hAnsi="Calibri"/>
          <w:noProof/>
          <w:u w:val="single"/>
        </w:rPr>
        <w:t>Human Immunology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61</w:t>
      </w:r>
      <w:r w:rsidRPr="00195DBD">
        <w:rPr>
          <w:rFonts w:ascii="Calibri" w:hAnsi="Calibri"/>
          <w:noProof/>
        </w:rPr>
        <w:t>(10): 1031-1038.</w:t>
      </w:r>
      <w:bookmarkEnd w:id="20"/>
    </w:p>
    <w:p w14:paraId="25A4641F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21"/>
      <w:r w:rsidRPr="00195DBD">
        <w:rPr>
          <w:rFonts w:ascii="Calibri" w:hAnsi="Calibri"/>
          <w:noProof/>
        </w:rPr>
        <w:t xml:space="preserve">Rivera, S., G. Márquez, et al. (2012). "HLA class I association with progression to end-stage renal disease in patients from Zulia, Venezuela." </w:t>
      </w:r>
      <w:r w:rsidRPr="00195DBD">
        <w:rPr>
          <w:rFonts w:ascii="Calibri" w:hAnsi="Calibri"/>
          <w:noProof/>
          <w:u w:val="single"/>
        </w:rPr>
        <w:t>Inmunologia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31</w:t>
      </w:r>
      <w:r w:rsidRPr="00195DBD">
        <w:rPr>
          <w:rFonts w:ascii="Calibri" w:hAnsi="Calibri"/>
          <w:noProof/>
        </w:rPr>
        <w:t>(2): 37-42.</w:t>
      </w:r>
      <w:bookmarkEnd w:id="21"/>
    </w:p>
    <w:p w14:paraId="60F25EF2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22"/>
      <w:r w:rsidRPr="00195DBD">
        <w:rPr>
          <w:rFonts w:ascii="Calibri" w:hAnsi="Calibri"/>
          <w:noProof/>
        </w:rPr>
        <w:t xml:space="preserve">Rostami, Z., N. Shafighiee, et al. (2013). "Influence of Donors’ and Recipients’ HLA Typing on Renal Function Immediately After Kidney Transplantation." </w:t>
      </w:r>
      <w:r w:rsidRPr="00195DBD">
        <w:rPr>
          <w:rFonts w:ascii="Calibri" w:hAnsi="Calibri"/>
          <w:noProof/>
          <w:u w:val="single"/>
        </w:rPr>
        <w:t>Nephro-urology monthly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5</w:t>
      </w:r>
      <w:r w:rsidRPr="00195DBD">
        <w:rPr>
          <w:rFonts w:ascii="Calibri" w:hAnsi="Calibri"/>
          <w:noProof/>
        </w:rPr>
        <w:t>(5): 988.</w:t>
      </w:r>
      <w:bookmarkEnd w:id="22"/>
    </w:p>
    <w:p w14:paraId="79766CF3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23"/>
      <w:r w:rsidRPr="00195DBD">
        <w:rPr>
          <w:rFonts w:ascii="Calibri" w:hAnsi="Calibri"/>
          <w:noProof/>
        </w:rPr>
        <w:t xml:space="preserve">Shaheen, N. M., A. R. Soliman, et al. (2013). "HLA DRB1 alleles and hepatitis C virus infection in chronic kidney disease patients." </w:t>
      </w:r>
      <w:r w:rsidRPr="00195DBD">
        <w:rPr>
          <w:rFonts w:ascii="Calibri" w:hAnsi="Calibri"/>
          <w:noProof/>
          <w:u w:val="single"/>
        </w:rPr>
        <w:t>Ren Fail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35</w:t>
      </w:r>
      <w:r w:rsidRPr="00195DBD">
        <w:rPr>
          <w:rFonts w:ascii="Calibri" w:hAnsi="Calibri"/>
          <w:noProof/>
        </w:rPr>
        <w:t>(3): 386-390.</w:t>
      </w:r>
      <w:bookmarkEnd w:id="23"/>
    </w:p>
    <w:p w14:paraId="61F543C9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24"/>
      <w:r w:rsidRPr="00195DBD">
        <w:rPr>
          <w:rFonts w:ascii="Calibri" w:hAnsi="Calibri"/>
          <w:noProof/>
        </w:rPr>
        <w:t xml:space="preserve">Shaheen, N. M. H., A. R. Soliman, et al. (2013). "HLA DRB1 alleles and hepatitis C virus infection in chronic kidney disease patients." </w:t>
      </w:r>
      <w:r w:rsidRPr="00195DBD">
        <w:rPr>
          <w:rFonts w:ascii="Calibri" w:hAnsi="Calibri"/>
          <w:noProof/>
          <w:u w:val="single"/>
        </w:rPr>
        <w:t>Renal failur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35</w:t>
      </w:r>
      <w:r w:rsidRPr="00195DBD">
        <w:rPr>
          <w:rFonts w:ascii="Calibri" w:hAnsi="Calibri"/>
          <w:noProof/>
        </w:rPr>
        <w:t>(3): 386-390.</w:t>
      </w:r>
      <w:bookmarkEnd w:id="24"/>
    </w:p>
    <w:p w14:paraId="01E02EED" w14:textId="77777777" w:rsidR="00195DBD" w:rsidRPr="00195DBD" w:rsidRDefault="00195DBD" w:rsidP="00195DBD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25"/>
      <w:r w:rsidRPr="00195DBD">
        <w:rPr>
          <w:rFonts w:ascii="Calibri" w:hAnsi="Calibri"/>
          <w:noProof/>
        </w:rPr>
        <w:t xml:space="preserve">Shang, W., Y. Shen, et al. (2016). "Comparison of HLA-A,-B and-DRB1 loci polymorphism between kidney transplants of uremia patients and healthy individuals in Central China." </w:t>
      </w:r>
      <w:r w:rsidRPr="00195DBD">
        <w:rPr>
          <w:rFonts w:ascii="Calibri" w:hAnsi="Calibri"/>
          <w:noProof/>
          <w:u w:val="single"/>
        </w:rPr>
        <w:t>PloS one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11</w:t>
      </w:r>
      <w:r w:rsidRPr="00195DBD">
        <w:rPr>
          <w:rFonts w:ascii="Calibri" w:hAnsi="Calibri"/>
          <w:noProof/>
        </w:rPr>
        <w:t>(10): e0165426.</w:t>
      </w:r>
      <w:bookmarkEnd w:id="25"/>
    </w:p>
    <w:p w14:paraId="6F9721D0" w14:textId="77777777" w:rsidR="00195DBD" w:rsidRPr="00195DBD" w:rsidRDefault="00195DBD" w:rsidP="00195DBD">
      <w:pPr>
        <w:spacing w:line="240" w:lineRule="auto"/>
        <w:ind w:left="720" w:hanging="720"/>
        <w:rPr>
          <w:rFonts w:ascii="Calibri" w:hAnsi="Calibri"/>
          <w:noProof/>
        </w:rPr>
      </w:pPr>
      <w:bookmarkStart w:id="26" w:name="_ENREF_26"/>
      <w:r w:rsidRPr="00195DBD">
        <w:rPr>
          <w:rFonts w:ascii="Calibri" w:hAnsi="Calibri"/>
          <w:noProof/>
        </w:rPr>
        <w:t xml:space="preserve">Shao, L.-N., Y. Yang, et al. (2018). "Association between the polymorphism of HLA and ESRD in Dalian Han population located in north of China." </w:t>
      </w:r>
      <w:r w:rsidRPr="00195DBD">
        <w:rPr>
          <w:rFonts w:ascii="Calibri" w:hAnsi="Calibri"/>
          <w:noProof/>
          <w:u w:val="single"/>
        </w:rPr>
        <w:t>Immunological investigations</w:t>
      </w:r>
      <w:r w:rsidRPr="00195DBD">
        <w:rPr>
          <w:rFonts w:ascii="Calibri" w:hAnsi="Calibri"/>
          <w:noProof/>
        </w:rPr>
        <w:t xml:space="preserve"> </w:t>
      </w:r>
      <w:r w:rsidRPr="00195DBD">
        <w:rPr>
          <w:rFonts w:ascii="Calibri" w:hAnsi="Calibri"/>
          <w:b/>
          <w:noProof/>
        </w:rPr>
        <w:t>47</w:t>
      </w:r>
      <w:r w:rsidRPr="00195DBD">
        <w:rPr>
          <w:rFonts w:ascii="Calibri" w:hAnsi="Calibri"/>
          <w:noProof/>
        </w:rPr>
        <w:t>(2): 212-219.</w:t>
      </w:r>
      <w:bookmarkEnd w:id="26"/>
    </w:p>
    <w:p w14:paraId="5A6AD935" w14:textId="71F8C47F" w:rsidR="00195DBD" w:rsidRDefault="00195DBD" w:rsidP="00195DBD">
      <w:pPr>
        <w:spacing w:line="240" w:lineRule="auto"/>
        <w:rPr>
          <w:noProof/>
        </w:rPr>
      </w:pPr>
    </w:p>
    <w:p w14:paraId="513866ED" w14:textId="5BB8C503" w:rsidR="00E46923" w:rsidRDefault="00195DBD">
      <w:r>
        <w:fldChar w:fldCharType="end"/>
      </w:r>
    </w:p>
    <w:sectPr w:rsidR="00E46923" w:rsidSect="00E4692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052595vx9wreae0ef6xvztuxv5z2af52wv0&quot;&gt;My EndNote Library covid&lt;record-ids&gt;&lt;item&gt;28&lt;/item&gt;&lt;/record-ids&gt;&lt;/item&gt;&lt;/Libraries&gt;"/>
  </w:docVars>
  <w:rsids>
    <w:rsidRoot w:val="00131676"/>
    <w:rsid w:val="001172C7"/>
    <w:rsid w:val="00131676"/>
    <w:rsid w:val="00195DBD"/>
    <w:rsid w:val="00255020"/>
    <w:rsid w:val="00783C1F"/>
    <w:rsid w:val="00D53A48"/>
    <w:rsid w:val="00DD5A24"/>
    <w:rsid w:val="00E469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EB2F73"/>
  <w15:chartTrackingRefBased/>
  <w15:docId w15:val="{3ABE06C8-57C1-4118-A6C8-480CC120EE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469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4692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6923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46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6923"/>
  </w:style>
  <w:style w:type="paragraph" w:styleId="Footer">
    <w:name w:val="footer"/>
    <w:basedOn w:val="Normal"/>
    <w:link w:val="FooterChar"/>
    <w:uiPriority w:val="99"/>
    <w:unhideWhenUsed/>
    <w:rsid w:val="00E4692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69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6</Pages>
  <Words>12587</Words>
  <Characters>71751</Characters>
  <Application>Microsoft Office Word</Application>
  <DocSecurity>0</DocSecurity>
  <Lines>597</Lines>
  <Paragraphs>168</Paragraphs>
  <ScaleCrop>false</ScaleCrop>
  <Company/>
  <LinksUpToDate>false</LinksUpToDate>
  <CharactersWithSpaces>84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ila</dc:creator>
  <cp:keywords/>
  <dc:description/>
  <cp:lastModifiedBy>Naila</cp:lastModifiedBy>
  <cp:revision>7</cp:revision>
  <dcterms:created xsi:type="dcterms:W3CDTF">2021-03-19T15:17:00Z</dcterms:created>
  <dcterms:modified xsi:type="dcterms:W3CDTF">2021-05-02T09:28:00Z</dcterms:modified>
</cp:coreProperties>
</file>